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209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3808"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07005E">
      <w:pPr>
        <w:spacing w:line="440" w:lineRule="exact"/>
        <w:ind w:firstLineChars="200" w:firstLine="480"/>
        <w:jc w:val="left"/>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07005E">
      <w:pPr>
        <w:spacing w:line="440" w:lineRule="exact"/>
        <w:ind w:firstLineChars="100" w:firstLine="240"/>
        <w:jc w:val="left"/>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00867DC1" w:rsidRPr="003E6FD3">
          <w:rPr>
            <w:rStyle w:val="a5"/>
            <w:noProof/>
          </w:rPr>
          <w:t>1.1</w:t>
        </w:r>
        <w:r w:rsidR="00867DC1">
          <w:rPr>
            <w:rFonts w:asciiTheme="minorHAnsi" w:eastAsiaTheme="minorEastAsia" w:hAnsiTheme="minorHAnsi" w:cstheme="minorBidi"/>
            <w:noProof/>
            <w:sz w:val="21"/>
            <w:szCs w:val="22"/>
          </w:rPr>
          <w:tab/>
        </w:r>
        <w:r w:rsidR="00867DC1" w:rsidRPr="003E6FD3">
          <w:rPr>
            <w:rStyle w:val="a5"/>
            <w:noProof/>
          </w:rPr>
          <w:t>三维测量方法对比</w:t>
        </w:r>
        <w:r w:rsidR="00867DC1">
          <w:rPr>
            <w:noProof/>
            <w:webHidden/>
          </w:rPr>
          <w:tab/>
        </w:r>
        <w:r w:rsidR="00867DC1">
          <w:rPr>
            <w:noProof/>
            <w:webHidden/>
          </w:rPr>
          <w:fldChar w:fldCharType="begin"/>
        </w:r>
        <w:r w:rsidR="00867DC1">
          <w:rPr>
            <w:noProof/>
            <w:webHidden/>
          </w:rPr>
          <w:instrText xml:space="preserve"> PAGEREF _Toc9283407 \h </w:instrText>
        </w:r>
        <w:r w:rsidR="00867DC1">
          <w:rPr>
            <w:noProof/>
            <w:webHidden/>
          </w:rPr>
        </w:r>
        <w:r w:rsidR="00867DC1">
          <w:rPr>
            <w:noProof/>
            <w:webHidden/>
          </w:rPr>
          <w:fldChar w:fldCharType="separate"/>
        </w:r>
        <w:r w:rsidR="00867DC1">
          <w:rPr>
            <w:noProof/>
            <w:webHidden/>
          </w:rPr>
          <w:t>1</w:t>
        </w:r>
        <w:r w:rsidR="00867DC1">
          <w:rPr>
            <w:noProof/>
            <w:webHidden/>
          </w:rPr>
          <w:fldChar w:fldCharType="end"/>
        </w:r>
      </w:hyperlink>
    </w:p>
    <w:p w:rsidR="00867DC1" w:rsidRDefault="004750A4">
      <w:pPr>
        <w:pStyle w:val="32"/>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00867DC1" w:rsidRPr="003E6FD3">
          <w:rPr>
            <w:rStyle w:val="a5"/>
            <w:noProof/>
          </w:rPr>
          <w:t>1.1.1</w:t>
        </w:r>
        <w:r w:rsidR="00867DC1">
          <w:rPr>
            <w:rFonts w:asciiTheme="minorHAnsi" w:eastAsiaTheme="minorEastAsia" w:hAnsiTheme="minorHAnsi" w:cstheme="minorBidi"/>
            <w:noProof/>
            <w:sz w:val="21"/>
            <w:szCs w:val="22"/>
          </w:rPr>
          <w:tab/>
        </w:r>
        <w:r w:rsidR="00867DC1" w:rsidRPr="003E6FD3">
          <w:rPr>
            <w:rStyle w:val="a5"/>
            <w:noProof/>
          </w:rPr>
          <w:t>三坐标测量机</w:t>
        </w:r>
        <w:r w:rsidR="00867DC1">
          <w:rPr>
            <w:noProof/>
            <w:webHidden/>
          </w:rPr>
          <w:tab/>
        </w:r>
        <w:r w:rsidR="00867DC1">
          <w:rPr>
            <w:noProof/>
            <w:webHidden/>
          </w:rPr>
          <w:fldChar w:fldCharType="begin"/>
        </w:r>
        <w:r w:rsidR="00867DC1">
          <w:rPr>
            <w:noProof/>
            <w:webHidden/>
          </w:rPr>
          <w:instrText xml:space="preserve"> PAGEREF _Toc9283408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4750A4">
      <w:pPr>
        <w:pStyle w:val="32"/>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00867DC1" w:rsidRPr="003E6FD3">
          <w:rPr>
            <w:rStyle w:val="a5"/>
            <w:noProof/>
          </w:rPr>
          <w:t>1.1.2</w:t>
        </w:r>
        <w:r w:rsidR="00867DC1">
          <w:rPr>
            <w:rFonts w:asciiTheme="minorHAnsi" w:eastAsiaTheme="minorEastAsia" w:hAnsiTheme="minorHAnsi" w:cstheme="minorBidi"/>
            <w:noProof/>
            <w:sz w:val="21"/>
            <w:szCs w:val="22"/>
          </w:rPr>
          <w:tab/>
        </w:r>
        <w:r w:rsidR="00867DC1" w:rsidRPr="003E6FD3">
          <w:rPr>
            <w:rStyle w:val="a5"/>
            <w:noProof/>
          </w:rPr>
          <w:t>光学三维测量</w:t>
        </w:r>
        <w:r w:rsidR="00867DC1">
          <w:rPr>
            <w:noProof/>
            <w:webHidden/>
          </w:rPr>
          <w:tab/>
        </w:r>
        <w:r w:rsidR="00867DC1">
          <w:rPr>
            <w:noProof/>
            <w:webHidden/>
          </w:rPr>
          <w:fldChar w:fldCharType="begin"/>
        </w:r>
        <w:r w:rsidR="00867DC1">
          <w:rPr>
            <w:noProof/>
            <w:webHidden/>
          </w:rPr>
          <w:instrText xml:space="preserve"> PAGEREF _Toc9283409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00867DC1" w:rsidRPr="003E6FD3">
          <w:rPr>
            <w:rStyle w:val="a5"/>
            <w:noProof/>
          </w:rPr>
          <w:t>1.2</w:t>
        </w:r>
        <w:r w:rsidR="00867DC1">
          <w:rPr>
            <w:rFonts w:asciiTheme="minorHAnsi" w:eastAsiaTheme="minorEastAsia" w:hAnsiTheme="minorHAnsi" w:cstheme="minorBidi"/>
            <w:noProof/>
            <w:sz w:val="21"/>
            <w:szCs w:val="22"/>
          </w:rPr>
          <w:tab/>
        </w:r>
        <w:r w:rsidR="00867DC1" w:rsidRPr="003E6FD3">
          <w:rPr>
            <w:rStyle w:val="a5"/>
            <w:noProof/>
          </w:rPr>
          <w:t>数字莫尔三维测量方法过程</w:t>
        </w:r>
        <w:r w:rsidR="00867DC1">
          <w:rPr>
            <w:noProof/>
            <w:webHidden/>
          </w:rPr>
          <w:tab/>
        </w:r>
        <w:r w:rsidR="00867DC1">
          <w:rPr>
            <w:noProof/>
            <w:webHidden/>
          </w:rPr>
          <w:fldChar w:fldCharType="begin"/>
        </w:r>
        <w:r w:rsidR="00867DC1">
          <w:rPr>
            <w:noProof/>
            <w:webHidden/>
          </w:rPr>
          <w:instrText xml:space="preserve"> PAGEREF _Toc9283410 \h </w:instrText>
        </w:r>
        <w:r w:rsidR="00867DC1">
          <w:rPr>
            <w:noProof/>
            <w:webHidden/>
          </w:rPr>
        </w:r>
        <w:r w:rsidR="00867DC1">
          <w:rPr>
            <w:noProof/>
            <w:webHidden/>
          </w:rPr>
          <w:fldChar w:fldCharType="separate"/>
        </w:r>
        <w:r w:rsidR="00867DC1">
          <w:rPr>
            <w:noProof/>
            <w:webHidden/>
          </w:rPr>
          <w:t>3</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00867DC1" w:rsidRPr="003E6FD3">
          <w:rPr>
            <w:rStyle w:val="a5"/>
            <w:noProof/>
          </w:rPr>
          <w:t>1.3</w:t>
        </w:r>
        <w:r w:rsidR="00867DC1">
          <w:rPr>
            <w:rFonts w:asciiTheme="minorHAnsi" w:eastAsiaTheme="minorEastAsia" w:hAnsiTheme="minorHAnsi" w:cstheme="minorBidi"/>
            <w:noProof/>
            <w:sz w:val="21"/>
            <w:szCs w:val="22"/>
          </w:rPr>
          <w:tab/>
        </w:r>
        <w:r w:rsidR="00867DC1" w:rsidRPr="003E6FD3">
          <w:rPr>
            <w:rStyle w:val="a5"/>
            <w:noProof/>
          </w:rPr>
          <w:t>数字莫尔三维测量方法的应用</w:t>
        </w:r>
        <w:r w:rsidR="00867DC1">
          <w:rPr>
            <w:noProof/>
            <w:webHidden/>
          </w:rPr>
          <w:tab/>
        </w:r>
        <w:r w:rsidR="00867DC1">
          <w:rPr>
            <w:noProof/>
            <w:webHidden/>
          </w:rPr>
          <w:fldChar w:fldCharType="begin"/>
        </w:r>
        <w:r w:rsidR="00867DC1">
          <w:rPr>
            <w:noProof/>
            <w:webHidden/>
          </w:rPr>
          <w:instrText xml:space="preserve"> PAGEREF _Toc9283411 \h </w:instrText>
        </w:r>
        <w:r w:rsidR="00867DC1">
          <w:rPr>
            <w:noProof/>
            <w:webHidden/>
          </w:rPr>
        </w:r>
        <w:r w:rsidR="00867DC1">
          <w:rPr>
            <w:noProof/>
            <w:webHidden/>
          </w:rPr>
          <w:fldChar w:fldCharType="separate"/>
        </w:r>
        <w:r w:rsidR="00867DC1">
          <w:rPr>
            <w:noProof/>
            <w:webHidden/>
          </w:rPr>
          <w:t>4</w:t>
        </w:r>
        <w:r w:rsidR="00867DC1">
          <w:rPr>
            <w:noProof/>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12" w:history="1">
        <w:r w:rsidR="00867DC1" w:rsidRPr="003E6FD3">
          <w:rPr>
            <w:rStyle w:val="a5"/>
          </w:rPr>
          <w:t>2</w:t>
        </w:r>
        <w:r w:rsidR="00867DC1">
          <w:rPr>
            <w:rFonts w:asciiTheme="minorHAnsi" w:eastAsiaTheme="minorEastAsia" w:hAnsiTheme="minorHAnsi" w:cstheme="minorBidi"/>
            <w:b w:val="0"/>
            <w:sz w:val="21"/>
            <w:szCs w:val="22"/>
          </w:rPr>
          <w:tab/>
        </w:r>
        <w:r w:rsidR="00867DC1" w:rsidRPr="003E6FD3">
          <w:rPr>
            <w:rStyle w:val="a5"/>
          </w:rPr>
          <w:t>相位</w:t>
        </w:r>
        <w:r w:rsidR="00867DC1" w:rsidRPr="003E6FD3">
          <w:rPr>
            <w:rStyle w:val="a5"/>
          </w:rPr>
          <w:t>-</w:t>
        </w:r>
        <w:r w:rsidR="00867DC1" w:rsidRPr="003E6FD3">
          <w:rPr>
            <w:rStyle w:val="a5"/>
          </w:rPr>
          <w:t>高度对应关系</w:t>
        </w:r>
        <w:r w:rsidR="00867DC1">
          <w:rPr>
            <w:webHidden/>
          </w:rPr>
          <w:tab/>
        </w:r>
        <w:r w:rsidR="00867DC1">
          <w:rPr>
            <w:webHidden/>
          </w:rPr>
          <w:fldChar w:fldCharType="begin"/>
        </w:r>
        <w:r w:rsidR="00867DC1">
          <w:rPr>
            <w:webHidden/>
          </w:rPr>
          <w:instrText xml:space="preserve"> PAGEREF _Toc9283412 \h </w:instrText>
        </w:r>
        <w:r w:rsidR="00867DC1">
          <w:rPr>
            <w:webHidden/>
          </w:rPr>
        </w:r>
        <w:r w:rsidR="00867DC1">
          <w:rPr>
            <w:webHidden/>
          </w:rPr>
          <w:fldChar w:fldCharType="separate"/>
        </w:r>
        <w:r w:rsidR="00867DC1">
          <w:rPr>
            <w:webHidden/>
          </w:rPr>
          <w:t>6</w:t>
        </w:r>
        <w:r w:rsidR="00867DC1">
          <w:rPr>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00867DC1" w:rsidRPr="003E6FD3">
          <w:rPr>
            <w:rStyle w:val="a5"/>
            <w:noProof/>
          </w:rPr>
          <w:t>2.1</w:t>
        </w:r>
        <w:r w:rsidR="00867DC1">
          <w:rPr>
            <w:rFonts w:asciiTheme="minorHAnsi" w:eastAsiaTheme="minorEastAsia" w:hAnsiTheme="minorHAnsi" w:cstheme="minorBidi"/>
            <w:noProof/>
            <w:sz w:val="21"/>
            <w:szCs w:val="22"/>
          </w:rPr>
          <w:tab/>
        </w:r>
        <w:r w:rsidR="00867DC1" w:rsidRPr="003E6FD3">
          <w:rPr>
            <w:rStyle w:val="a5"/>
            <w:noProof/>
          </w:rPr>
          <w:t>莫尔条纹产生原理</w:t>
        </w:r>
        <w:r w:rsidR="00867DC1">
          <w:rPr>
            <w:noProof/>
            <w:webHidden/>
          </w:rPr>
          <w:tab/>
        </w:r>
        <w:r w:rsidR="00867DC1">
          <w:rPr>
            <w:noProof/>
            <w:webHidden/>
          </w:rPr>
          <w:fldChar w:fldCharType="begin"/>
        </w:r>
        <w:r w:rsidR="00867DC1">
          <w:rPr>
            <w:noProof/>
            <w:webHidden/>
          </w:rPr>
          <w:instrText xml:space="preserve"> PAGEREF _Toc9283413 \h </w:instrText>
        </w:r>
        <w:r w:rsidR="00867DC1">
          <w:rPr>
            <w:noProof/>
            <w:webHidden/>
          </w:rPr>
        </w:r>
        <w:r w:rsidR="00867DC1">
          <w:rPr>
            <w:noProof/>
            <w:webHidden/>
          </w:rPr>
          <w:fldChar w:fldCharType="separate"/>
        </w:r>
        <w:r w:rsidR="00867DC1">
          <w:rPr>
            <w:noProof/>
            <w:webHidden/>
          </w:rPr>
          <w:t>6</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00867DC1" w:rsidRPr="003E6FD3">
          <w:rPr>
            <w:rStyle w:val="a5"/>
            <w:noProof/>
          </w:rPr>
          <w:t>2.2</w:t>
        </w:r>
        <w:r w:rsidR="00867DC1">
          <w:rPr>
            <w:rFonts w:asciiTheme="minorHAnsi" w:eastAsiaTheme="minorEastAsia" w:hAnsiTheme="minorHAnsi" w:cstheme="minorBidi"/>
            <w:noProof/>
            <w:sz w:val="21"/>
            <w:szCs w:val="22"/>
          </w:rPr>
          <w:tab/>
        </w:r>
        <w:r w:rsidR="00867DC1" w:rsidRPr="003E6FD3">
          <w:rPr>
            <w:rStyle w:val="a5"/>
            <w:noProof/>
          </w:rPr>
          <w:t>三角测量法</w:t>
        </w:r>
        <w:r w:rsidR="00867DC1">
          <w:rPr>
            <w:noProof/>
            <w:webHidden/>
          </w:rPr>
          <w:tab/>
        </w:r>
        <w:r w:rsidR="00867DC1">
          <w:rPr>
            <w:noProof/>
            <w:webHidden/>
          </w:rPr>
          <w:fldChar w:fldCharType="begin"/>
        </w:r>
        <w:r w:rsidR="00867DC1">
          <w:rPr>
            <w:noProof/>
            <w:webHidden/>
          </w:rPr>
          <w:instrText xml:space="preserve"> PAGEREF _Toc9283414 \h </w:instrText>
        </w:r>
        <w:r w:rsidR="00867DC1">
          <w:rPr>
            <w:noProof/>
            <w:webHidden/>
          </w:rPr>
        </w:r>
        <w:r w:rsidR="00867DC1">
          <w:rPr>
            <w:noProof/>
            <w:webHidden/>
          </w:rPr>
          <w:fldChar w:fldCharType="separate"/>
        </w:r>
        <w:r w:rsidR="00867DC1">
          <w:rPr>
            <w:noProof/>
            <w:webHidden/>
          </w:rPr>
          <w:t>9</w:t>
        </w:r>
        <w:r w:rsidR="00867DC1">
          <w:rPr>
            <w:noProof/>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15" w:history="1">
        <w:r w:rsidR="00867DC1" w:rsidRPr="003E6FD3">
          <w:rPr>
            <w:rStyle w:val="a5"/>
          </w:rPr>
          <w:t>3</w:t>
        </w:r>
        <w:r w:rsidR="00867DC1">
          <w:rPr>
            <w:rFonts w:asciiTheme="minorHAnsi" w:eastAsiaTheme="minorEastAsia" w:hAnsiTheme="minorHAnsi" w:cstheme="minorBidi"/>
            <w:b w:val="0"/>
            <w:sz w:val="21"/>
            <w:szCs w:val="22"/>
          </w:rPr>
          <w:tab/>
        </w:r>
        <w:r w:rsidR="00867DC1" w:rsidRPr="003E6FD3">
          <w:rPr>
            <w:rStyle w:val="a5"/>
          </w:rPr>
          <w:t>实物系统校准</w:t>
        </w:r>
        <w:r w:rsidR="00867DC1">
          <w:rPr>
            <w:webHidden/>
          </w:rPr>
          <w:tab/>
        </w:r>
        <w:r w:rsidR="00867DC1">
          <w:rPr>
            <w:webHidden/>
          </w:rPr>
          <w:fldChar w:fldCharType="begin"/>
        </w:r>
        <w:r w:rsidR="00867DC1">
          <w:rPr>
            <w:webHidden/>
          </w:rPr>
          <w:instrText xml:space="preserve"> PAGEREF _Toc9283415 \h </w:instrText>
        </w:r>
        <w:r w:rsidR="00867DC1">
          <w:rPr>
            <w:webHidden/>
          </w:rPr>
        </w:r>
        <w:r w:rsidR="00867DC1">
          <w:rPr>
            <w:webHidden/>
          </w:rPr>
          <w:fldChar w:fldCharType="separate"/>
        </w:r>
        <w:r w:rsidR="00867DC1">
          <w:rPr>
            <w:webHidden/>
          </w:rPr>
          <w:t>11</w:t>
        </w:r>
        <w:r w:rsidR="00867DC1">
          <w:rPr>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00867DC1" w:rsidRPr="003E6FD3">
          <w:rPr>
            <w:rStyle w:val="a5"/>
            <w:noProof/>
          </w:rPr>
          <w:t>3.1</w:t>
        </w:r>
        <w:r w:rsidR="00867DC1">
          <w:rPr>
            <w:rFonts w:asciiTheme="minorHAnsi" w:eastAsiaTheme="minorEastAsia" w:hAnsiTheme="minorHAnsi" w:cstheme="minorBidi"/>
            <w:noProof/>
            <w:sz w:val="21"/>
            <w:szCs w:val="22"/>
          </w:rPr>
          <w:tab/>
        </w:r>
        <w:r w:rsidR="00867DC1" w:rsidRPr="003E6FD3">
          <w:rPr>
            <w:rStyle w:val="a5"/>
            <w:noProof/>
          </w:rPr>
          <w:t>非线性校准原理</w:t>
        </w:r>
        <w:r w:rsidR="00867DC1">
          <w:rPr>
            <w:noProof/>
            <w:webHidden/>
          </w:rPr>
          <w:tab/>
        </w:r>
        <w:r w:rsidR="00867DC1">
          <w:rPr>
            <w:noProof/>
            <w:webHidden/>
          </w:rPr>
          <w:fldChar w:fldCharType="begin"/>
        </w:r>
        <w:r w:rsidR="00867DC1">
          <w:rPr>
            <w:noProof/>
            <w:webHidden/>
          </w:rPr>
          <w:instrText xml:space="preserve"> PAGEREF _Toc9283416 \h </w:instrText>
        </w:r>
        <w:r w:rsidR="00867DC1">
          <w:rPr>
            <w:noProof/>
            <w:webHidden/>
          </w:rPr>
        </w:r>
        <w:r w:rsidR="00867DC1">
          <w:rPr>
            <w:noProof/>
            <w:webHidden/>
          </w:rPr>
          <w:fldChar w:fldCharType="separate"/>
        </w:r>
        <w:r w:rsidR="00867DC1">
          <w:rPr>
            <w:noProof/>
            <w:webHidden/>
          </w:rPr>
          <w:t>11</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00867DC1" w:rsidRPr="003E6FD3">
          <w:rPr>
            <w:rStyle w:val="a5"/>
            <w:noProof/>
          </w:rPr>
          <w:t>3.2</w:t>
        </w:r>
        <w:r w:rsidR="00867DC1">
          <w:rPr>
            <w:rFonts w:asciiTheme="minorHAnsi" w:eastAsiaTheme="minorEastAsia" w:hAnsiTheme="minorHAnsi" w:cstheme="minorBidi"/>
            <w:noProof/>
            <w:sz w:val="21"/>
            <w:szCs w:val="22"/>
          </w:rPr>
          <w:tab/>
        </w:r>
        <w:r w:rsidR="00867DC1" w:rsidRPr="003E6FD3">
          <w:rPr>
            <w:rStyle w:val="a5"/>
            <w:noProof/>
          </w:rPr>
          <w:t>线性校准原理</w:t>
        </w:r>
        <w:r w:rsidR="00867DC1">
          <w:rPr>
            <w:noProof/>
            <w:webHidden/>
          </w:rPr>
          <w:tab/>
        </w:r>
        <w:r w:rsidR="00867DC1">
          <w:rPr>
            <w:noProof/>
            <w:webHidden/>
          </w:rPr>
          <w:fldChar w:fldCharType="begin"/>
        </w:r>
        <w:r w:rsidR="00867DC1">
          <w:rPr>
            <w:noProof/>
            <w:webHidden/>
          </w:rPr>
          <w:instrText xml:space="preserve"> PAGEREF _Toc9283417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00867DC1" w:rsidRPr="003E6FD3">
          <w:rPr>
            <w:rStyle w:val="a5"/>
            <w:noProof/>
          </w:rPr>
          <w:t>3.3</w:t>
        </w:r>
        <w:r w:rsidR="00867DC1">
          <w:rPr>
            <w:rFonts w:asciiTheme="minorHAnsi" w:eastAsiaTheme="minorEastAsia" w:hAnsiTheme="minorHAnsi" w:cstheme="minorBidi"/>
            <w:noProof/>
            <w:sz w:val="21"/>
            <w:szCs w:val="22"/>
          </w:rPr>
          <w:tab/>
        </w:r>
        <w:r w:rsidR="00867DC1" w:rsidRPr="003E6FD3">
          <w:rPr>
            <w:rStyle w:val="a5"/>
            <w:noProof/>
          </w:rPr>
          <w:t>莫尔波长与相位</w:t>
        </w:r>
        <w:r w:rsidR="00867DC1" w:rsidRPr="003E6FD3">
          <w:rPr>
            <w:rStyle w:val="a5"/>
            <w:noProof/>
          </w:rPr>
          <w:t>-</w:t>
        </w:r>
        <w:r w:rsidR="00867DC1" w:rsidRPr="003E6FD3">
          <w:rPr>
            <w:rStyle w:val="a5"/>
            <w:noProof/>
          </w:rPr>
          <w:t>高度转换</w:t>
        </w:r>
        <w:r w:rsidR="00867DC1">
          <w:rPr>
            <w:noProof/>
            <w:webHidden/>
          </w:rPr>
          <w:tab/>
        </w:r>
        <w:r w:rsidR="00867DC1">
          <w:rPr>
            <w:noProof/>
            <w:webHidden/>
          </w:rPr>
          <w:fldChar w:fldCharType="begin"/>
        </w:r>
        <w:r w:rsidR="00867DC1">
          <w:rPr>
            <w:noProof/>
            <w:webHidden/>
          </w:rPr>
          <w:instrText xml:space="preserve"> PAGEREF _Toc9283418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00867DC1" w:rsidRPr="003E6FD3">
          <w:rPr>
            <w:rStyle w:val="a5"/>
            <w:noProof/>
          </w:rPr>
          <w:t>3.4</w:t>
        </w:r>
        <w:r w:rsidR="00867DC1">
          <w:rPr>
            <w:rFonts w:asciiTheme="minorHAnsi" w:eastAsiaTheme="minorEastAsia" w:hAnsiTheme="minorHAnsi" w:cstheme="minorBidi"/>
            <w:noProof/>
            <w:sz w:val="21"/>
            <w:szCs w:val="22"/>
          </w:rPr>
          <w:tab/>
        </w:r>
        <w:r w:rsidR="00867DC1" w:rsidRPr="003E6FD3">
          <w:rPr>
            <w:rStyle w:val="a5"/>
            <w:noProof/>
          </w:rPr>
          <w:t>线性校准过程</w:t>
        </w:r>
        <w:r w:rsidR="00867DC1">
          <w:rPr>
            <w:noProof/>
            <w:webHidden/>
          </w:rPr>
          <w:tab/>
        </w:r>
        <w:r w:rsidR="00867DC1">
          <w:rPr>
            <w:noProof/>
            <w:webHidden/>
          </w:rPr>
          <w:fldChar w:fldCharType="begin"/>
        </w:r>
        <w:r w:rsidR="00867DC1">
          <w:rPr>
            <w:noProof/>
            <w:webHidden/>
          </w:rPr>
          <w:instrText xml:space="preserve"> PAGEREF _Toc9283419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4750A4">
      <w:pPr>
        <w:pStyle w:val="21"/>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00867DC1" w:rsidRPr="003E6FD3">
          <w:rPr>
            <w:rStyle w:val="a5"/>
            <w:noProof/>
          </w:rPr>
          <w:t>3.5</w:t>
        </w:r>
        <w:r w:rsidR="00867DC1">
          <w:rPr>
            <w:rFonts w:asciiTheme="minorHAnsi" w:eastAsiaTheme="minorEastAsia" w:hAnsiTheme="minorHAnsi" w:cstheme="minorBidi"/>
            <w:noProof/>
            <w:sz w:val="21"/>
            <w:szCs w:val="22"/>
          </w:rPr>
          <w:tab/>
        </w:r>
        <w:r w:rsidR="00867DC1" w:rsidRPr="003E6FD3">
          <w:rPr>
            <w:rStyle w:val="a5"/>
            <w:noProof/>
          </w:rPr>
          <w:t>仿真环境中系统校准演示</w:t>
        </w:r>
        <w:r w:rsidR="00867DC1">
          <w:rPr>
            <w:noProof/>
            <w:webHidden/>
          </w:rPr>
          <w:tab/>
        </w:r>
        <w:r w:rsidR="00867DC1">
          <w:rPr>
            <w:noProof/>
            <w:webHidden/>
          </w:rPr>
          <w:fldChar w:fldCharType="begin"/>
        </w:r>
        <w:r w:rsidR="00867DC1">
          <w:rPr>
            <w:noProof/>
            <w:webHidden/>
          </w:rPr>
          <w:instrText xml:space="preserve"> PAGEREF _Toc9283420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21" w:history="1">
        <w:r w:rsidR="00867DC1" w:rsidRPr="003E6FD3">
          <w:rPr>
            <w:rStyle w:val="a5"/>
          </w:rPr>
          <w:t>4</w:t>
        </w:r>
        <w:r w:rsidR="00867DC1">
          <w:rPr>
            <w:rFonts w:asciiTheme="minorHAnsi" w:eastAsiaTheme="minorEastAsia" w:hAnsiTheme="minorHAnsi" w:cstheme="minorBidi"/>
            <w:b w:val="0"/>
            <w:sz w:val="21"/>
            <w:szCs w:val="22"/>
          </w:rPr>
          <w:tab/>
        </w:r>
        <w:r w:rsidR="00867DC1" w:rsidRPr="003E6FD3">
          <w:rPr>
            <w:rStyle w:val="a5"/>
          </w:rPr>
          <w:t>数字相移</w:t>
        </w:r>
        <w:r w:rsidR="00867DC1">
          <w:rPr>
            <w:webHidden/>
          </w:rPr>
          <w:tab/>
        </w:r>
        <w:r w:rsidR="00867DC1">
          <w:rPr>
            <w:webHidden/>
          </w:rPr>
          <w:fldChar w:fldCharType="begin"/>
        </w:r>
        <w:r w:rsidR="00867DC1">
          <w:rPr>
            <w:webHidden/>
          </w:rPr>
          <w:instrText xml:space="preserve"> PAGEREF _Toc9283421 \h </w:instrText>
        </w:r>
        <w:r w:rsidR="00867DC1">
          <w:rPr>
            <w:webHidden/>
          </w:rPr>
        </w:r>
        <w:r w:rsidR="00867DC1">
          <w:rPr>
            <w:webHidden/>
          </w:rPr>
          <w:fldChar w:fldCharType="separate"/>
        </w:r>
        <w:r w:rsidR="00867DC1">
          <w:rPr>
            <w:webHidden/>
          </w:rPr>
          <w:t>16</w:t>
        </w:r>
        <w:r w:rsidR="00867DC1">
          <w:rPr>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22" w:history="1">
        <w:r w:rsidR="00867DC1" w:rsidRPr="003E6FD3">
          <w:rPr>
            <w:rStyle w:val="a5"/>
          </w:rPr>
          <w:t>5</w:t>
        </w:r>
        <w:r w:rsidR="00867DC1">
          <w:rPr>
            <w:rFonts w:asciiTheme="minorHAnsi" w:eastAsiaTheme="minorEastAsia" w:hAnsiTheme="minorHAnsi" w:cstheme="minorBidi"/>
            <w:b w:val="0"/>
            <w:sz w:val="21"/>
            <w:szCs w:val="22"/>
          </w:rPr>
          <w:tab/>
        </w:r>
        <w:r w:rsidR="00867DC1" w:rsidRPr="003E6FD3">
          <w:rPr>
            <w:rStyle w:val="a5"/>
          </w:rPr>
          <w:t>高频载波滤波</w:t>
        </w:r>
        <w:r w:rsidR="00867DC1">
          <w:rPr>
            <w:webHidden/>
          </w:rPr>
          <w:tab/>
        </w:r>
        <w:r w:rsidR="00867DC1">
          <w:rPr>
            <w:webHidden/>
          </w:rPr>
          <w:fldChar w:fldCharType="begin"/>
        </w:r>
        <w:r w:rsidR="00867DC1">
          <w:rPr>
            <w:webHidden/>
          </w:rPr>
          <w:instrText xml:space="preserve"> PAGEREF _Toc9283422 \h </w:instrText>
        </w:r>
        <w:r w:rsidR="00867DC1">
          <w:rPr>
            <w:webHidden/>
          </w:rPr>
        </w:r>
        <w:r w:rsidR="00867DC1">
          <w:rPr>
            <w:webHidden/>
          </w:rPr>
          <w:fldChar w:fldCharType="separate"/>
        </w:r>
        <w:r w:rsidR="00867DC1">
          <w:rPr>
            <w:webHidden/>
          </w:rPr>
          <w:t>17</w:t>
        </w:r>
        <w:r w:rsidR="00867DC1">
          <w:rPr>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23" w:history="1">
        <w:r w:rsidR="00867DC1" w:rsidRPr="003E6FD3">
          <w:rPr>
            <w:rStyle w:val="a5"/>
          </w:rPr>
          <w:t>6</w:t>
        </w:r>
        <w:r w:rsidR="00867DC1">
          <w:rPr>
            <w:rFonts w:asciiTheme="minorHAnsi" w:eastAsiaTheme="minorEastAsia" w:hAnsiTheme="minorHAnsi" w:cstheme="minorBidi"/>
            <w:b w:val="0"/>
            <w:sz w:val="21"/>
            <w:szCs w:val="22"/>
          </w:rPr>
          <w:tab/>
        </w:r>
        <w:r w:rsidR="00867DC1" w:rsidRPr="003E6FD3">
          <w:rPr>
            <w:rStyle w:val="a5"/>
          </w:rPr>
          <w:t>相位提取展开</w:t>
        </w:r>
        <w:r w:rsidR="00867DC1">
          <w:rPr>
            <w:webHidden/>
          </w:rPr>
          <w:tab/>
        </w:r>
        <w:r w:rsidR="00867DC1">
          <w:rPr>
            <w:webHidden/>
          </w:rPr>
          <w:fldChar w:fldCharType="begin"/>
        </w:r>
        <w:r w:rsidR="00867DC1">
          <w:rPr>
            <w:webHidden/>
          </w:rPr>
          <w:instrText xml:space="preserve"> PAGEREF _Toc9283423 \h </w:instrText>
        </w:r>
        <w:r w:rsidR="00867DC1">
          <w:rPr>
            <w:webHidden/>
          </w:rPr>
        </w:r>
        <w:r w:rsidR="00867DC1">
          <w:rPr>
            <w:webHidden/>
          </w:rPr>
          <w:fldChar w:fldCharType="separate"/>
        </w:r>
        <w:r w:rsidR="00867DC1">
          <w:rPr>
            <w:webHidden/>
          </w:rPr>
          <w:t>18</w:t>
        </w:r>
        <w:r w:rsidR="00867DC1">
          <w:rPr>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24" w:history="1">
        <w:r w:rsidR="00867DC1" w:rsidRPr="003E6FD3">
          <w:rPr>
            <w:rStyle w:val="a5"/>
          </w:rPr>
          <w:t>7</w:t>
        </w:r>
        <w:r w:rsidR="00867DC1">
          <w:rPr>
            <w:rFonts w:asciiTheme="minorHAnsi" w:eastAsiaTheme="minorEastAsia" w:hAnsiTheme="minorHAnsi" w:cstheme="minorBidi"/>
            <w:b w:val="0"/>
            <w:sz w:val="21"/>
            <w:szCs w:val="22"/>
          </w:rPr>
          <w:tab/>
        </w:r>
        <w:r w:rsidR="00867DC1" w:rsidRPr="003E6FD3">
          <w:rPr>
            <w:rStyle w:val="a5"/>
          </w:rPr>
          <w:t>实验过程和结果</w:t>
        </w:r>
        <w:r w:rsidR="00867DC1">
          <w:rPr>
            <w:webHidden/>
          </w:rPr>
          <w:tab/>
        </w:r>
        <w:r w:rsidR="00867DC1">
          <w:rPr>
            <w:webHidden/>
          </w:rPr>
          <w:fldChar w:fldCharType="begin"/>
        </w:r>
        <w:r w:rsidR="00867DC1">
          <w:rPr>
            <w:webHidden/>
          </w:rPr>
          <w:instrText xml:space="preserve"> PAGEREF _Toc9283424 \h </w:instrText>
        </w:r>
        <w:r w:rsidR="00867DC1">
          <w:rPr>
            <w:webHidden/>
          </w:rPr>
        </w:r>
        <w:r w:rsidR="00867DC1">
          <w:rPr>
            <w:webHidden/>
          </w:rPr>
          <w:fldChar w:fldCharType="separate"/>
        </w:r>
        <w:r w:rsidR="00867DC1">
          <w:rPr>
            <w:webHidden/>
          </w:rPr>
          <w:t>19</w:t>
        </w:r>
        <w:r w:rsidR="00867DC1">
          <w:rPr>
            <w:webHidden/>
          </w:rPr>
          <w:fldChar w:fldCharType="end"/>
        </w:r>
      </w:hyperlink>
    </w:p>
    <w:p w:rsidR="00867DC1" w:rsidRDefault="004750A4">
      <w:pPr>
        <w:pStyle w:val="11"/>
        <w:tabs>
          <w:tab w:val="left" w:pos="420"/>
        </w:tabs>
        <w:rPr>
          <w:rFonts w:asciiTheme="minorHAnsi" w:eastAsiaTheme="minorEastAsia" w:hAnsiTheme="minorHAnsi" w:cstheme="minorBidi"/>
          <w:b w:val="0"/>
          <w:sz w:val="21"/>
          <w:szCs w:val="22"/>
        </w:rPr>
      </w:pPr>
      <w:hyperlink w:anchor="_Toc9283425" w:history="1">
        <w:r w:rsidR="00867DC1" w:rsidRPr="003E6FD3">
          <w:rPr>
            <w:rStyle w:val="a5"/>
          </w:rPr>
          <w:t>8</w:t>
        </w:r>
        <w:r w:rsidR="00867DC1">
          <w:rPr>
            <w:rFonts w:asciiTheme="minorHAnsi" w:eastAsiaTheme="minorEastAsia" w:hAnsiTheme="minorHAnsi" w:cstheme="minorBidi"/>
            <w:b w:val="0"/>
            <w:sz w:val="21"/>
            <w:szCs w:val="22"/>
          </w:rPr>
          <w:tab/>
        </w:r>
        <w:r w:rsidR="00867DC1" w:rsidRPr="003E6FD3">
          <w:rPr>
            <w:rStyle w:val="a5"/>
          </w:rPr>
          <w:t>结论</w:t>
        </w:r>
        <w:r w:rsidR="00867DC1">
          <w:rPr>
            <w:webHidden/>
          </w:rPr>
          <w:tab/>
        </w:r>
        <w:r w:rsidR="00867DC1">
          <w:rPr>
            <w:webHidden/>
          </w:rPr>
          <w:fldChar w:fldCharType="begin"/>
        </w:r>
        <w:r w:rsidR="00867DC1">
          <w:rPr>
            <w:webHidden/>
          </w:rPr>
          <w:instrText xml:space="preserve"> PAGEREF _Toc9283425 \h </w:instrText>
        </w:r>
        <w:r w:rsidR="00867DC1">
          <w:rPr>
            <w:webHidden/>
          </w:rPr>
        </w:r>
        <w:r w:rsidR="00867DC1">
          <w:rPr>
            <w:webHidden/>
          </w:rPr>
          <w:fldChar w:fldCharType="separate"/>
        </w:r>
        <w:r w:rsidR="00867DC1">
          <w:rPr>
            <w:webHidden/>
          </w:rPr>
          <w:t>20</w:t>
        </w:r>
        <w:r w:rsidR="00867DC1">
          <w:rPr>
            <w:webHidden/>
          </w:rPr>
          <w:fldChar w:fldCharType="end"/>
        </w:r>
      </w:hyperlink>
    </w:p>
    <w:p w:rsidR="00867DC1" w:rsidRDefault="004750A4">
      <w:pPr>
        <w:pStyle w:val="11"/>
        <w:rPr>
          <w:rFonts w:asciiTheme="minorHAnsi" w:eastAsiaTheme="minorEastAsia" w:hAnsiTheme="minorHAnsi" w:cstheme="minorBidi"/>
          <w:b w:val="0"/>
          <w:sz w:val="21"/>
          <w:szCs w:val="22"/>
        </w:rPr>
      </w:pPr>
      <w:hyperlink w:anchor="_Toc9283426" w:history="1">
        <w:r w:rsidR="00867DC1" w:rsidRPr="003E6FD3">
          <w:rPr>
            <w:rStyle w:val="a5"/>
          </w:rPr>
          <w:t>参考文献</w:t>
        </w:r>
        <w:r w:rsidR="00867DC1">
          <w:rPr>
            <w:webHidden/>
          </w:rPr>
          <w:tab/>
        </w:r>
        <w:r w:rsidR="00867DC1">
          <w:rPr>
            <w:webHidden/>
          </w:rPr>
          <w:fldChar w:fldCharType="begin"/>
        </w:r>
        <w:r w:rsidR="00867DC1">
          <w:rPr>
            <w:webHidden/>
          </w:rPr>
          <w:instrText xml:space="preserve"> PAGEREF _Toc9283426 \h </w:instrText>
        </w:r>
        <w:r w:rsidR="00867DC1">
          <w:rPr>
            <w:webHidden/>
          </w:rPr>
        </w:r>
        <w:r w:rsidR="00867DC1">
          <w:rPr>
            <w:webHidden/>
          </w:rPr>
          <w:fldChar w:fldCharType="separate"/>
        </w:r>
        <w:r w:rsidR="00867DC1">
          <w:rPr>
            <w:webHidden/>
          </w:rPr>
          <w:t>21</w:t>
        </w:r>
        <w:r w:rsidR="00867DC1">
          <w:rPr>
            <w:webHidden/>
          </w:rPr>
          <w:fldChar w:fldCharType="end"/>
        </w:r>
      </w:hyperlink>
    </w:p>
    <w:p w:rsidR="00867DC1" w:rsidRDefault="004750A4">
      <w:pPr>
        <w:pStyle w:val="11"/>
        <w:rPr>
          <w:rFonts w:asciiTheme="minorHAnsi" w:eastAsiaTheme="minorEastAsia" w:hAnsiTheme="minorHAnsi" w:cstheme="minorBidi"/>
          <w:b w:val="0"/>
          <w:sz w:val="21"/>
          <w:szCs w:val="22"/>
        </w:rPr>
      </w:pPr>
      <w:hyperlink w:anchor="_Toc9283427" w:history="1">
        <w:r w:rsidR="00867DC1" w:rsidRPr="003E6FD3">
          <w:rPr>
            <w:rStyle w:val="a5"/>
          </w:rPr>
          <w:t>致谢</w:t>
        </w:r>
        <w:r w:rsidR="00867DC1">
          <w:rPr>
            <w:webHidden/>
          </w:rPr>
          <w:tab/>
        </w:r>
        <w:r w:rsidR="00867DC1">
          <w:rPr>
            <w:webHidden/>
          </w:rPr>
          <w:fldChar w:fldCharType="begin"/>
        </w:r>
        <w:r w:rsidR="00867DC1">
          <w:rPr>
            <w:webHidden/>
          </w:rPr>
          <w:instrText xml:space="preserve"> PAGEREF _Toc9283427 \h </w:instrText>
        </w:r>
        <w:r w:rsidR="00867DC1">
          <w:rPr>
            <w:webHidden/>
          </w:rPr>
        </w:r>
        <w:r w:rsidR="00867DC1">
          <w:rPr>
            <w:webHidden/>
          </w:rPr>
          <w:fldChar w:fldCharType="separate"/>
        </w:r>
        <w:r w:rsidR="00867DC1">
          <w:rPr>
            <w:webHidden/>
          </w:rPr>
          <w:t>22</w:t>
        </w:r>
        <w:r w:rsidR="00867DC1">
          <w:rPr>
            <w:webHidden/>
          </w:rPr>
          <w:fldChar w:fldCharType="end"/>
        </w:r>
      </w:hyperlink>
    </w:p>
    <w:p w:rsidR="00867DC1" w:rsidRDefault="004750A4">
      <w:pPr>
        <w:pStyle w:val="11"/>
        <w:rPr>
          <w:rFonts w:asciiTheme="minorHAnsi" w:eastAsiaTheme="minorEastAsia" w:hAnsiTheme="minorHAnsi" w:cstheme="minorBidi"/>
          <w:b w:val="0"/>
          <w:sz w:val="21"/>
          <w:szCs w:val="22"/>
        </w:rPr>
      </w:pPr>
      <w:hyperlink w:anchor="_Toc9283428" w:history="1">
        <w:r w:rsidR="00867DC1" w:rsidRPr="003E6FD3">
          <w:rPr>
            <w:rStyle w:val="a5"/>
          </w:rPr>
          <w:t>附录</w:t>
        </w:r>
        <w:r w:rsidR="00867DC1">
          <w:rPr>
            <w:webHidden/>
          </w:rPr>
          <w:tab/>
        </w:r>
        <w:r w:rsidR="00867DC1">
          <w:rPr>
            <w:webHidden/>
          </w:rPr>
          <w:fldChar w:fldCharType="begin"/>
        </w:r>
        <w:r w:rsidR="00867DC1">
          <w:rPr>
            <w:webHidden/>
          </w:rPr>
          <w:instrText xml:space="preserve"> PAGEREF _Toc9283428 \h </w:instrText>
        </w:r>
        <w:r w:rsidR="00867DC1">
          <w:rPr>
            <w:webHidden/>
          </w:rPr>
        </w:r>
        <w:r w:rsidR="00867DC1">
          <w:rPr>
            <w:webHidden/>
          </w:rPr>
          <w:fldChar w:fldCharType="separate"/>
        </w:r>
        <w:r w:rsidR="00867DC1">
          <w:rPr>
            <w:webHidden/>
          </w:rPr>
          <w:t>23</w:t>
        </w:r>
        <w:r w:rsidR="00867DC1">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283406"/>
      <w:r>
        <w:rPr>
          <w:rFonts w:hint="eastAsia"/>
        </w:rPr>
        <w:lastRenderedPageBreak/>
        <w:t>绪论</w:t>
      </w:r>
      <w:bookmarkEnd w:id="44"/>
      <w:bookmarkEnd w:id="45"/>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283407"/>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0" w:name="_Toc9283409"/>
      <w:r>
        <w:t>光学三维</w:t>
      </w:r>
      <w:r w:rsidR="00C8023B">
        <w:t>测量</w:t>
      </w:r>
      <w:bookmarkEnd w:id="50"/>
    </w:p>
    <w:p w:rsidR="00C8023B" w:rsidRDefault="003D0FF6" w:rsidP="00C8023B">
      <w:pPr>
        <w:pStyle w:val="Afc"/>
        <w:ind w:firstLine="480"/>
      </w:pPr>
      <w:r>
        <w:rPr>
          <w:noProof/>
        </w:rPr>
        <mc:AlternateContent>
          <mc:Choice Requires="wps">
            <w:drawing>
              <wp:anchor distT="0" distB="0" distL="114300" distR="114300" simplePos="0" relativeHeight="251636224"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C332D8" w:rsidRPr="00331DF5" w:rsidRDefault="00C332D8"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E7B1C">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C332D8" w:rsidRPr="00331DF5" w:rsidRDefault="00C332D8"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E7B1C">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25984"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1" w:name="_Toc9065202"/>
      <w:bookmarkStart w:id="52" w:name="_Toc9283410"/>
      <w:r>
        <w:rPr>
          <w:rFonts w:hint="eastAsia"/>
        </w:rPr>
        <w:t>数字莫尔三维测量方法过程</w:t>
      </w:r>
      <w:bookmarkEnd w:id="51"/>
      <w:bookmarkEnd w:id="52"/>
    </w:p>
    <w:p w:rsidR="001E4A0E" w:rsidRDefault="003D0FF6" w:rsidP="00744C77">
      <w:pPr>
        <w:pStyle w:val="Afc"/>
        <w:ind w:firstLine="480"/>
      </w:pPr>
      <w:r>
        <w:rPr>
          <w:noProof/>
        </w:rPr>
        <mc:AlternateContent>
          <mc:Choice Requires="wps">
            <w:drawing>
              <wp:anchor distT="0" distB="0" distL="114300" distR="114300" simplePos="0" relativeHeight="251638272"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332D8" w:rsidRPr="006D675D" w:rsidRDefault="00C332D8"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E7B1C">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C332D8" w:rsidRPr="006D675D" w:rsidRDefault="00C332D8"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E7B1C">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28032"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3" w:name="_Toc9065203"/>
    </w:p>
    <w:bookmarkStart w:id="54" w:name="_Toc9283411"/>
    <w:p w:rsidR="00374CD2" w:rsidRDefault="00374CD2" w:rsidP="00374CD2">
      <w:pPr>
        <w:pStyle w:val="2"/>
        <w:spacing w:before="156" w:after="156"/>
      </w:pPr>
      <w:r>
        <w:rPr>
          <w:noProof/>
        </w:rPr>
        <mc:AlternateContent>
          <mc:Choice Requires="wps">
            <w:drawing>
              <wp:anchor distT="0" distB="0" distL="114300" distR="114300" simplePos="0" relativeHeight="251640320"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C332D8" w:rsidRPr="00B34F69" w:rsidRDefault="00C332D8"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C332D8" w:rsidRPr="00B34F69" w:rsidRDefault="00C332D8" w:rsidP="00374CD2">
                      <w:pPr>
                        <w:pStyle w:val="af0"/>
                        <w:spacing w:before="156" w:after="156"/>
                        <w:rPr>
                          <w:rFonts w:eastAsia="黑体" w:cs="Times New Roman"/>
                          <w:noProof/>
                        </w:rPr>
                      </w:pPr>
                      <w:r>
                        <w:rPr>
                          <w:rFonts w:hint="eastAsia"/>
                        </w:rPr>
                        <w:t>(b)</w:t>
                      </w:r>
                    </w:p>
                  </w:txbxContent>
                </v:textbox>
                <w10:wrap type="topAndBottom"/>
              </v:shape>
            </w:pict>
          </mc:Fallback>
        </mc:AlternateContent>
      </w:r>
      <w:r>
        <w:rPr>
          <w:noProof/>
        </w:rPr>
        <w:drawing>
          <wp:anchor distT="0" distB="0" distL="114300" distR="114300" simplePos="0" relativeHeight="251632128"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2368"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C332D8" w:rsidRPr="00177BDF" w:rsidRDefault="00C332D8"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C332D8" w:rsidRPr="00177BDF" w:rsidRDefault="00C332D8"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0080"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3"/>
      <w:bookmarkEnd w:id="54"/>
    </w:p>
    <w:p w:rsidR="00806A1B" w:rsidRPr="008D768D" w:rsidRDefault="00AB7A00" w:rsidP="00374CD2">
      <w:pPr>
        <w:pStyle w:val="Afc"/>
        <w:ind w:firstLine="480"/>
      </w:pPr>
      <w:r>
        <w:rPr>
          <w:noProof/>
        </w:rPr>
        <mc:AlternateContent>
          <mc:Choice Requires="wps">
            <w:drawing>
              <wp:anchor distT="0" distB="0" distL="114300" distR="114300" simplePos="0" relativeHeight="251634176" behindDoc="0" locked="0" layoutInCell="1" allowOverlap="1" wp14:anchorId="5C90BA56" wp14:editId="37494BEF">
                <wp:simplePos x="0" y="0"/>
                <wp:positionH relativeFrom="column">
                  <wp:posOffset>76835</wp:posOffset>
                </wp:positionH>
                <wp:positionV relativeFrom="paragraph">
                  <wp:posOffset>370205</wp:posOffset>
                </wp:positionV>
                <wp:extent cx="5457825" cy="635"/>
                <wp:effectExtent l="0" t="0" r="9525" b="762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C332D8" w:rsidRPr="007114A5" w:rsidRDefault="00C332D8"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6.05pt;margin-top:29.15pt;width:429.7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" stroked="f">
                <v:textbox style="mso-fit-shape-to-text:t" inset="0,0,0,0">
                  <w:txbxContent>
                    <w:p w:rsidR="00C332D8" w:rsidRPr="007114A5" w:rsidRDefault="00C332D8"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w:t>
      </w:r>
      <w:r w:rsidR="00561A68">
        <w:lastRenderedPageBreak/>
        <w:t>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5" w:name="_Toc9065204"/>
      <w:r>
        <w:br w:type="page"/>
      </w:r>
    </w:p>
    <w:p w:rsidR="00756CCF" w:rsidRDefault="00756CCF" w:rsidP="00806A1B">
      <w:pPr>
        <w:pStyle w:val="1"/>
        <w:spacing w:before="312" w:after="312"/>
      </w:pPr>
      <w:bookmarkStart w:id="56" w:name="_Toc9283412"/>
      <w:r>
        <w:rPr>
          <w:rFonts w:hint="eastAsia"/>
        </w:rPr>
        <w:lastRenderedPageBreak/>
        <w:t>相位</w:t>
      </w:r>
      <w:r>
        <w:rPr>
          <w:rFonts w:hint="eastAsia"/>
        </w:rPr>
        <w:t>-</w:t>
      </w:r>
      <w:r>
        <w:rPr>
          <w:rFonts w:hint="eastAsia"/>
        </w:rPr>
        <w:t>高度对应关系</w:t>
      </w:r>
      <w:bookmarkEnd w:id="55"/>
      <w:bookmarkEnd w:id="56"/>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7" w:name="_Toc9283413"/>
      <w:r>
        <w:rPr>
          <w:rFonts w:hint="eastAsia"/>
          <w:noProof/>
        </w:rPr>
        <w:drawing>
          <wp:anchor distT="0" distB="0" distL="114300" distR="114300" simplePos="0" relativeHeight="251655680"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2064"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C332D8" w:rsidRPr="00F13856" w:rsidRDefault="00C332D8"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C332D8" w:rsidRPr="00F13856" w:rsidRDefault="00C332D8"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0560"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66944"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C332D8" w:rsidRPr="007E1BE0" w:rsidRDefault="00C332D8"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C332D8" w:rsidRPr="007E1BE0" w:rsidRDefault="00C332D8"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7"/>
    </w:p>
    <w:p w:rsidR="00C414C6" w:rsidRDefault="00F13856" w:rsidP="006B022B">
      <w:pPr>
        <w:pStyle w:val="Afc"/>
        <w:ind w:firstLine="480"/>
        <w:rPr>
          <w:noProof/>
        </w:rPr>
      </w:pPr>
      <w:r>
        <w:rPr>
          <w:noProof/>
        </w:rPr>
        <mc:AlternateContent>
          <mc:Choice Requires="wps">
            <w:drawing>
              <wp:anchor distT="0" distB="0" distL="114300" distR="114300" simplePos="0" relativeHeight="251675136"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C332D8" w:rsidRPr="00940E79" w:rsidRDefault="00C332D8"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C332D8" w:rsidRPr="00940E79" w:rsidRDefault="00C332D8"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1824"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C332D8" w:rsidRPr="00477EF1" w:rsidRDefault="00C332D8"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C332D8" w:rsidRPr="00477EF1" w:rsidRDefault="00C332D8"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58752"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4750A4"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4750A4"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c"/>
        <w:ind w:firstLine="480"/>
      </w:pPr>
      <w:r>
        <w:rPr>
          <w:noProof/>
        </w:rPr>
        <mc:AlternateContent>
          <mc:Choice Requires="wps">
            <w:drawing>
              <wp:anchor distT="0" distB="0" distL="114300" distR="114300" simplePos="0" relativeHeight="251678208"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C332D8" w:rsidRPr="00303F6F" w:rsidRDefault="00C332D8"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19.9pt;margin-top:-11.3pt;width:405.1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C332D8" w:rsidRPr="00303F6F" w:rsidRDefault="00C332D8"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45440"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w:t>
      </w:r>
      <w:r w:rsidR="00D32141">
        <w:rPr>
          <w:rFonts w:hint="eastAsia"/>
        </w:rPr>
        <w:lastRenderedPageBreak/>
        <w:t>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4750A4"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4750A4"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4750A4"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4750A4"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4750A4"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4750A4"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4750A4"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bookmarkStart w:id="59" w:name="_Toc9283414"/>
      <w:r>
        <w:rPr>
          <w:noProof/>
        </w:rPr>
        <w:drawing>
          <wp:anchor distT="0" distB="0" distL="114300" distR="114300" simplePos="0" relativeHeight="251680256"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3328"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332D8" w:rsidRPr="00EB179D" w:rsidRDefault="00C332D8"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C332D8" w:rsidRPr="00EB179D" w:rsidRDefault="00C332D8"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59"/>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4750A4"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4750A4"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79232"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472"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C332D8" w:rsidRPr="003549D4" w:rsidRDefault="00C332D8"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C332D8" w:rsidRPr="003549D4" w:rsidRDefault="00C332D8"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87424"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C332D8" w:rsidRPr="00DC2170" w:rsidRDefault="00C332D8"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C332D8" w:rsidRPr="00DC2170" w:rsidRDefault="00C332D8"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85376"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C332D8" w:rsidRPr="003D0FF6" w:rsidRDefault="00C332D8"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C332D8" w:rsidRPr="003D0FF6" w:rsidRDefault="00C332D8"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1280"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8"/>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0" w:name="_Toc9065209"/>
      <w:bookmarkStart w:id="61" w:name="_Toc9283415"/>
      <w:r>
        <w:rPr>
          <w:rFonts w:hint="eastAsia"/>
        </w:rPr>
        <w:lastRenderedPageBreak/>
        <w:t>实</w:t>
      </w:r>
      <w:r w:rsidRPr="00D40C69">
        <w:rPr>
          <w:rFonts w:hint="eastAsia"/>
        </w:rPr>
        <w:t>物</w:t>
      </w:r>
      <w:r>
        <w:rPr>
          <w:rFonts w:hint="eastAsia"/>
        </w:rPr>
        <w:t>系统校准</w:t>
      </w:r>
      <w:bookmarkEnd w:id="60"/>
      <w:bookmarkEnd w:id="61"/>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2" w:name="_Toc9283416"/>
      <w:r>
        <w:rPr>
          <w:rFonts w:hint="eastAsia"/>
        </w:rPr>
        <w:t>非线性校准</w:t>
      </w:r>
      <w:r w:rsidR="00377991">
        <w:rPr>
          <w:rFonts w:hint="eastAsia"/>
        </w:rPr>
        <w:t>原理</w:t>
      </w:r>
      <w:bookmarkEnd w:id="62"/>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1520"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3568"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332D8" w:rsidRPr="00EB179D" w:rsidRDefault="00C332D8"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C332D8" w:rsidRPr="00EB179D" w:rsidRDefault="00C332D8"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694592"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CF1E4D">
        <w:rPr>
          <w:rFonts w:hint="eastAsia"/>
        </w:rPr>
        <w:t>平面的情况，即被测点位于纸面外</w:t>
      </w:r>
      <w:r w:rsidR="00A451B5">
        <w:rPr>
          <w:rFonts w:hint="eastAsia"/>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696640"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332D8" w:rsidRPr="00365416" w:rsidRDefault="00C332D8"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C332D8" w:rsidRPr="00365416" w:rsidRDefault="00C332D8"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4750A4"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4750A4"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3" w:name="_Toc9283417"/>
      <w:r>
        <w:rPr>
          <w:rFonts w:hint="eastAsia"/>
        </w:rPr>
        <w:t>线性校准</w:t>
      </w:r>
      <w:r w:rsidR="00377991">
        <w:rPr>
          <w:rFonts w:hint="eastAsia"/>
        </w:rPr>
        <w:t>原理</w:t>
      </w:r>
      <w:bookmarkEnd w:id="63"/>
    </w:p>
    <w:p w:rsidR="0033507B" w:rsidRDefault="0033507B" w:rsidP="0033507B">
      <w:pPr>
        <w:pStyle w:val="Afc"/>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pPr>
      <w:bookmarkStart w:id="64" w:name="_Toc9283418"/>
      <w:r>
        <w:rPr>
          <w:rFonts w:hint="eastAsia"/>
        </w:rPr>
        <w:t>莫尔波长与相位</w:t>
      </w:r>
      <w:r>
        <w:rPr>
          <w:rFonts w:hint="eastAsia"/>
        </w:rPr>
        <w:t>-</w:t>
      </w:r>
      <w:r>
        <w:rPr>
          <w:rFonts w:hint="eastAsia"/>
        </w:rPr>
        <w:t>高度转换</w:t>
      </w:r>
      <w:bookmarkEnd w:id="64"/>
    </w:p>
    <w:p w:rsidR="0033507B" w:rsidRDefault="0033507B" w:rsidP="0033507B">
      <w:pPr>
        <w:pStyle w:val="Afc"/>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699712"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C332D8" w:rsidRPr="00E91C0E" w:rsidRDefault="00C332D8"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1" o:spid="_x0000_s1042" type="#_x0000_t202" style="position:absolute;left:0;text-align:left;margin-left:9.1pt;margin-top:344.8pt;width:399.7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C332D8" w:rsidRPr="00E91C0E" w:rsidRDefault="00C332D8"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697664"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c"/>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c"/>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c"/>
        <w:ind w:firstLine="480"/>
      </w:pPr>
      <w:r>
        <w:rPr>
          <w:rFonts w:hint="eastAsia"/>
        </w:rPr>
        <w:lastRenderedPageBreak/>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0736"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2784"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C332D8" w:rsidRPr="0085703B" w:rsidRDefault="00C332D8"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3" o:spid="_x0000_s1043" type="#_x0000_t202" style="position:absolute;left:0;text-align:left;margin-left:4.6pt;margin-top:360.4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C332D8" w:rsidRPr="0085703B" w:rsidRDefault="00C332D8"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5" w:name="_Toc9283419"/>
      <w:r>
        <w:rPr>
          <w:rFonts w:hint="eastAsia"/>
        </w:rPr>
        <w:t>线性校准过程</w:t>
      </w:r>
      <w:bookmarkEnd w:id="65"/>
    </w:p>
    <w:p w:rsidR="00CF1E4D" w:rsidRDefault="00D90078" w:rsidP="00CF1E4D">
      <w:pPr>
        <w:pStyle w:val="Afc"/>
        <w:ind w:firstLine="480"/>
      </w:pPr>
      <w:r>
        <w:rPr>
          <w:rFonts w:hint="eastAsia"/>
        </w:rPr>
        <w:t>为了建立</w:t>
      </w:r>
      <w:r w:rsidR="00867DC1">
        <w:rPr>
          <w:rFonts w:hint="eastAsia"/>
        </w:rPr>
        <w:t>被测面高度分布</w:t>
      </w:r>
      <w:r w:rsidR="00725F04">
        <w:rPr>
          <w:rFonts w:hint="eastAsia"/>
        </w:rPr>
        <w:t>和相位分布精准对应关系，</w:t>
      </w:r>
      <w:r w:rsidR="00CF1E4D">
        <w:rPr>
          <w:rFonts w:hint="eastAsia"/>
        </w:rPr>
        <w:t>需要建立莫尔波长和高度的对应关系</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CF1E4D">
        <w:rPr>
          <w:rFonts w:hint="eastAsia"/>
        </w:rPr>
        <w:t>因此线性校准需要在不同已知高度位置，根据相位信息和已知高度信息，拟合出莫尔波长和高度的线性变化关系。然而又由于</w:t>
      </w:r>
      <w:r w:rsidR="00BA6456">
        <w:rPr>
          <w:rFonts w:hint="eastAsia"/>
        </w:rPr>
        <w:t>后期相位展开所</w:t>
      </w:r>
      <w:r w:rsidR="00CF1E4D">
        <w:rPr>
          <w:rFonts w:hint="eastAsia"/>
        </w:rPr>
        <w:t>需要两个或三个</w:t>
      </w:r>
      <w:r w:rsidR="00BA6456">
        <w:rPr>
          <w:rFonts w:hint="eastAsia"/>
        </w:rPr>
        <w:t>莫尔波</w:t>
      </w:r>
      <w:bookmarkStart w:id="66" w:name="_Toc9283420"/>
      <w:r w:rsidR="00CF1E4D">
        <w:rPr>
          <w:rFonts w:hint="eastAsia"/>
        </w:rPr>
        <w:t>长不同的相位图，且对于同一测量物体有限的高度变化范围内，需通过不同条纹周期产生不同莫尔波长，线性系统校准过程需要针对不同条纹，在不同已知高度位置，完成相位-高度线性关系的拟合。以下是根据文献</w:t>
      </w:r>
      <w:r w:rsidR="00CF1E4D">
        <w:fldChar w:fldCharType="begin"/>
      </w:r>
      <w:r w:rsidR="00CF1E4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fldChar w:fldCharType="separate"/>
      </w:r>
      <w:r w:rsidR="00CF1E4D">
        <w:rPr>
          <w:noProof/>
        </w:rPr>
        <w:t>[8]</w:t>
      </w:r>
      <w:r w:rsidR="00CF1E4D">
        <w:fldChar w:fldCharType="end"/>
      </w:r>
      <w:r w:rsidR="00CF1E4D">
        <w:t>提出的线性校准步骤和具体测量</w:t>
      </w:r>
      <w:r w:rsidR="00187321">
        <w:lastRenderedPageBreak/>
        <w:t>要求，可应用与实物测量系统的</w:t>
      </w:r>
      <w:r w:rsidR="00CF1E4D">
        <w:t>系统校准过程。</w:t>
      </w:r>
    </w:p>
    <w:p w:rsidR="00CF1E4D" w:rsidRDefault="00CF1E4D" w:rsidP="00CF1E4D">
      <w:pPr>
        <w:pStyle w:val="Afc"/>
        <w:numPr>
          <w:ilvl w:val="0"/>
          <w:numId w:val="7"/>
        </w:numPr>
        <w:ind w:firstLineChars="0"/>
      </w:pPr>
      <w:r>
        <w:rPr>
          <w:rFonts w:hint="eastAsia"/>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Pr>
          <w:rFonts w:hint="eastAsia"/>
        </w:rPr>
        <w:t>，且采用的投影条纹的相对周期</w:t>
      </w:r>
      <w:r>
        <w:rPr>
          <w:rStyle w:val="aff3"/>
        </w:rPr>
        <w:footnoteReference w:id="1"/>
      </w:r>
      <w:r>
        <w:rPr>
          <w:rFonts w:hint="eastAsia"/>
        </w:rPr>
        <w:t>分别为6，8，10，12，18像素。</w:t>
      </w:r>
    </w:p>
    <w:p w:rsidR="00CF1E4D" w:rsidRDefault="00CF1E4D" w:rsidP="00CF1E4D">
      <w:pPr>
        <w:pStyle w:val="Afc"/>
        <w:numPr>
          <w:ilvl w:val="0"/>
          <w:numId w:val="7"/>
        </w:numPr>
        <w:ind w:firstLineChars="0"/>
      </w:pPr>
      <w:r>
        <w:rPr>
          <w:rFonts w:hint="eastAsia"/>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t>范围内，以</w:t>
      </w:r>
      <w:r>
        <w:rPr>
          <w:rFonts w:hint="eastAsia"/>
        </w:rPr>
        <w:t>0.5mm为间隔，取500个位置，并分别在这500个位置，捕捉针对5个不同周期的条纹图样投影到平板上的图像，共2500张图像。</w:t>
      </w:r>
    </w:p>
    <w:p w:rsidR="00CF1E4D" w:rsidRDefault="00CF1E4D" w:rsidP="00CF1E4D">
      <w:pPr>
        <w:pStyle w:val="Afc"/>
        <w:numPr>
          <w:ilvl w:val="0"/>
          <w:numId w:val="7"/>
        </w:numPr>
        <w:ind w:firstLineChars="0"/>
      </w:pPr>
      <w:r>
        <w:rPr>
          <w:rFonts w:hint="eastAsia"/>
        </w:rPr>
        <w:t>利用数字相移和条纹去除，得出每一位置，每一周期的投影条纹的相位分布图。</w:t>
      </w:r>
    </w:p>
    <w:p w:rsidR="00CF1E4D" w:rsidRDefault="005D6DD6" w:rsidP="00CF1E4D">
      <w:pPr>
        <w:pStyle w:val="Afc"/>
        <w:numPr>
          <w:ilvl w:val="0"/>
          <w:numId w:val="7"/>
        </w:numPr>
        <w:ind w:firstLineChars="0"/>
      </w:pPr>
      <w:r>
        <w:rPr>
          <w:rFonts w:hint="eastAsia"/>
        </w:rPr>
        <w:t>针对同一周期的投影条纹得到的相位图的某一</w:t>
      </w:r>
      <w:r w:rsidR="00CF1E4D">
        <w:rPr>
          <w:rFonts w:hint="eastAsia"/>
        </w:rPr>
        <w:t>像素点，标出像素点灰度与高度变化的数据点，并拟合</w:t>
      </w:r>
      <w:r>
        <w:rPr>
          <w:rFonts w:hint="eastAsia"/>
        </w:rPr>
        <w:t>得出该像素点灰度和高度变化的关系</w:t>
      </w:r>
      <w:r w:rsidR="00CF1E4D">
        <w:rPr>
          <w:rFonts w:hint="eastAsia"/>
        </w:rPr>
        <w:t>。</w:t>
      </w:r>
    </w:p>
    <w:p w:rsidR="00CF1E4D" w:rsidRDefault="005D6DD6" w:rsidP="00CF1E4D">
      <w:pPr>
        <w:pStyle w:val="Afc"/>
        <w:numPr>
          <w:ilvl w:val="0"/>
          <w:numId w:val="7"/>
        </w:numPr>
        <w:ind w:firstLineChars="0"/>
      </w:pPr>
      <w:r>
        <w:t>针对（</w:t>
      </w:r>
      <w:r>
        <w:rPr>
          <w:rFonts w:hint="eastAsia"/>
        </w:rPr>
        <w:t>4</w:t>
      </w:r>
      <w:r>
        <w:t>）中得到的类正弦关系，将连续两个极大值高度之差作为远离投影仪-相机平面的极大值处，对应高度位置的莫尔波长。</w:t>
      </w:r>
    </w:p>
    <w:p w:rsidR="005D6DD6" w:rsidRDefault="005D6DD6" w:rsidP="00CF1E4D">
      <w:pPr>
        <w:pStyle w:val="Afc"/>
        <w:numPr>
          <w:ilvl w:val="0"/>
          <w:numId w:val="7"/>
        </w:numPr>
        <w:ind w:firstLineChars="0"/>
      </w:pPr>
      <w:r>
        <w:rPr>
          <w:rFonts w:hint="eastAsia"/>
        </w:rPr>
        <w:t>将（5），针对（4）中像素灰度和高度变化的类正弦关系的每组连续极大值，重负，得到该像素莫尔波长和其对应高度的数据，即</w:t>
      </w:r>
    </w:p>
    <w:p w:rsidR="005D6DD6" w:rsidRPr="005D6DD6" w:rsidRDefault="004750A4" w:rsidP="005D6DD6">
      <w:pPr>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Default="005D6DD6" w:rsidP="005D6DD6">
      <w:pPr>
        <w:pStyle w:val="Afc"/>
        <w:ind w:firstLine="480"/>
      </w:pPr>
      <w:r>
        <w:rPr>
          <w:rFonts w:hint="eastAsia"/>
        </w:rPr>
        <w:t>其中</w:t>
      </w:r>
      <m:oMath>
        <m:r>
          <m:rPr>
            <m:sty m:val="p"/>
          </m:rPr>
          <w:rPr>
            <w:rFonts w:ascii="Cambria Math" w:hAnsi="Cambria Math" w:hint="eastAsia"/>
          </w:rPr>
          <m:t>i</m:t>
        </m:r>
        <m:r>
          <m:rPr>
            <m:sty m:val="p"/>
          </m:rPr>
          <w:rPr>
            <w:rFonts w:ascii="Cambria Math" w:hAnsi="Cambria Math"/>
          </w:rPr>
          <m:t>=1,2,3……m</m:t>
        </m:r>
      </m:oMath>
      <w:r>
        <w:rPr>
          <w:rFonts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Pr>
          <w:rFonts w:hint="eastAsia"/>
        </w:rPr>
        <w:t>为第</w:t>
      </w:r>
      <m:oMath>
        <m:r>
          <m:rPr>
            <m:sty m:val="p"/>
          </m:rPr>
          <w:rPr>
            <w:rFonts w:ascii="Cambria Math" w:hAnsi="Cambria Math" w:hint="eastAsia"/>
          </w:rPr>
          <m:t>i</m:t>
        </m:r>
        <m:r>
          <m:rPr>
            <m:sty m:val="p"/>
          </m:rPr>
          <w:rPr>
            <w:rFonts w:ascii="Cambria Math" w:hAnsi="Cambria Math" w:hint="eastAsia"/>
          </w:rPr>
          <m:t>级次</m:t>
        </m:r>
      </m:oMath>
      <w:r>
        <w:rPr>
          <w:rFonts w:hint="eastAsia"/>
        </w:rPr>
        <w:t>极大值处，位于图像</w:t>
      </w:r>
      <m:oMath>
        <m:r>
          <m:rPr>
            <m:sty m:val="p"/>
          </m:rPr>
          <w:rPr>
            <w:rFonts w:ascii="Cambria Math" w:hAnsi="Cambria Math"/>
          </w:rPr>
          <m:t>(j,k)</m:t>
        </m:r>
      </m:oMath>
      <w:r>
        <w:rPr>
          <w:rFonts w:hint="eastAsia"/>
        </w:rPr>
        <w:t>处对应的高度，而</w:t>
      </w:r>
    </w:p>
    <w:p w:rsidR="005D6DD6" w:rsidRPr="005D6DD6" w:rsidRDefault="004750A4" w:rsidP="005D6DD6">
      <w:pPr>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Default="005D6DD6" w:rsidP="005D6DD6">
      <w:pPr>
        <w:pStyle w:val="Afc"/>
        <w:ind w:firstLine="480"/>
      </w:pPr>
      <w:r>
        <w:rPr>
          <w:rFonts w:hint="eastAsia"/>
        </w:rPr>
        <w:t>则为第</w:t>
      </w:r>
      <m:oMath>
        <m:r>
          <m:rPr>
            <m:sty m:val="p"/>
          </m:rPr>
          <w:rPr>
            <w:rFonts w:ascii="Cambria Math" w:hAnsi="Cambria Math" w:hint="eastAsia"/>
          </w:rPr>
          <m:t>i</m:t>
        </m:r>
        <m:r>
          <m:rPr>
            <m:sty m:val="p"/>
          </m:rPr>
          <w:rPr>
            <w:rFonts w:ascii="Cambria Math" w:hAnsi="Cambria Math" w:hint="eastAsia"/>
          </w:rPr>
          <m:t>极</m:t>
        </m:r>
        <m:r>
          <m:rPr>
            <m:sty m:val="p"/>
          </m:rPr>
          <w:rPr>
            <w:rFonts w:ascii="Cambria Math" w:hAnsi="Cambria Math"/>
          </w:rPr>
          <m:t>大</m:t>
        </m:r>
        <m:r>
          <m:rPr>
            <m:sty m:val="p"/>
          </m:rPr>
          <w:rPr>
            <w:rFonts w:ascii="Cambria Math" w:hAnsi="Cambria Math" w:hint="eastAsia"/>
          </w:rPr>
          <m:t>值</m:t>
        </m:r>
      </m:oMath>
      <w:r>
        <w:t>处，位于图像</w:t>
      </w:r>
      <m:oMath>
        <m:r>
          <m:rPr>
            <m:sty m:val="p"/>
          </m:rPr>
          <w:rPr>
            <w:rFonts w:ascii="Cambria Math" w:hAnsi="Cambria Math"/>
          </w:rPr>
          <m:t>(j,k)</m:t>
        </m:r>
      </m:oMath>
      <w:r>
        <w:rPr>
          <w:rFonts w:hint="eastAsia"/>
        </w:rPr>
        <w:t>处像素的莫尔波长。</w:t>
      </w:r>
    </w:p>
    <w:p w:rsidR="005D6DD6" w:rsidRDefault="005D6DD6" w:rsidP="00CF1E4D">
      <w:pPr>
        <w:pStyle w:val="Afc"/>
        <w:numPr>
          <w:ilvl w:val="0"/>
          <w:numId w:val="7"/>
        </w:numPr>
        <w:ind w:firstLineChars="0"/>
      </w:pPr>
      <w:r>
        <w:rPr>
          <w:rFonts w:hint="eastAsia"/>
        </w:rPr>
        <w:t>将（4）（5）（6）针对（4）中同一周期条纹得到的相位图的每一点像素重复，并将同一高度得到的莫尔波长针对不同位置像素点平均</w:t>
      </w:r>
      <w:r w:rsidR="00187321">
        <w:rPr>
          <w:rFonts w:hint="eastAsia"/>
        </w:rPr>
        <w:t>，得到该高度处，该周期条纹得到的莫尔波长。对于分辨率</w:t>
      </w:r>
      <m:oMath>
        <m:r>
          <m:rPr>
            <m:sty m:val="p"/>
          </m:rPr>
          <w:rPr>
            <w:rFonts w:ascii="Cambria Math" w:hAnsi="Cambria Math"/>
          </w:rPr>
          <m:t>M×N</m:t>
        </m:r>
      </m:oMath>
      <w:r w:rsidR="00187321">
        <w:rPr>
          <w:rFonts w:hint="eastAsia"/>
        </w:rPr>
        <w:t>的相位图，</w:t>
      </w:r>
    </w:p>
    <w:p w:rsidR="00187321" w:rsidRPr="00187321" w:rsidRDefault="00187321" w:rsidP="00187321">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Default="00187321" w:rsidP="00187321">
      <w:pPr>
        <w:pStyle w:val="Afc"/>
        <w:numPr>
          <w:ilvl w:val="0"/>
          <w:numId w:val="7"/>
        </w:numPr>
        <w:ind w:firstLineChars="0"/>
      </w:pPr>
      <w:r>
        <w:rPr>
          <w:rFonts w:hint="eastAsia"/>
        </w:rPr>
        <w:t>将（7）中得到的高度-莫尔波长数据，拟合出线性关系，留作最后相位展开使用</w:t>
      </w:r>
    </w:p>
    <w:p w:rsidR="00187321" w:rsidRDefault="00187321" w:rsidP="00187321">
      <w:pPr>
        <w:pStyle w:val="Afc"/>
        <w:numPr>
          <w:ilvl w:val="0"/>
          <w:numId w:val="7"/>
        </w:numPr>
        <w:ind w:firstLineChars="0"/>
      </w:pPr>
      <w:r>
        <w:rPr>
          <w:rFonts w:hint="eastAsia"/>
        </w:rPr>
        <w:t>针对不同周期的条纹，重复（7）（8），并所得关系留作最后相位展开使用。</w:t>
      </w:r>
    </w:p>
    <w:p w:rsidR="00187321" w:rsidRPr="00187321" w:rsidRDefault="00187321" w:rsidP="00187321">
      <w:pPr>
        <w:pStyle w:val="Afc"/>
        <w:ind w:firstLine="480"/>
      </w:pPr>
      <w:r>
        <w:t>注意，在系统校准过程中，有两个前提假设。首先，假设我们可以将在已知高度位置的拍摄的图像成功转换为相位分布。其次，在物体的高度变化范围内可使用同一莫尔波长。前一个假设，是第</w:t>
      </w:r>
      <w:r>
        <w:rPr>
          <w:rFonts w:hint="eastAsia"/>
        </w:rPr>
        <w:t>4章和第5章讨论的重点。第二个假设，是第6</w:t>
      </w:r>
      <w:r>
        <w:rPr>
          <w:rFonts w:hint="eastAsia"/>
        </w:rPr>
        <w:lastRenderedPageBreak/>
        <w:t>章方法的目的。</w:t>
      </w:r>
    </w:p>
    <w:p w:rsidR="003416EF" w:rsidRDefault="00377991" w:rsidP="00CF1E4D">
      <w:pPr>
        <w:pStyle w:val="2"/>
        <w:spacing w:before="156" w:after="156"/>
      </w:pPr>
      <w:r>
        <w:t>仿真环境中系统校准演示</w:t>
      </w:r>
      <w:bookmarkEnd w:id="66"/>
    </w:p>
    <w:p w:rsidR="00187321" w:rsidRDefault="00187321" w:rsidP="00187321">
      <w:pPr>
        <w:pStyle w:val="Afc"/>
        <w:ind w:firstLine="480"/>
      </w:pPr>
      <w:bookmarkStart w:id="67" w:name="_Toc9065210"/>
      <w:bookmarkStart w:id="68" w:name="_Toc9283421"/>
      <w:r>
        <w:t>由于系统校准需要使用实物测量系统，且假设位置取样个数</w:t>
      </w:r>
      <m:oMath>
        <m:r>
          <m:rPr>
            <m:sty m:val="p"/>
          </m:rPr>
          <w:rPr>
            <w:rFonts w:ascii="Cambria Math" w:hAnsi="Cambria Math"/>
          </w:rPr>
          <m:t>S</m:t>
        </m:r>
      </m:oMath>
      <w:r>
        <w:t>，条纹周期个数</w:t>
      </w:r>
      <m:oMath>
        <m:r>
          <m:rPr>
            <m:sty m:val="p"/>
          </m:rPr>
          <w:rPr>
            <w:rFonts w:ascii="Cambria Math" w:hAnsi="Cambria Math"/>
          </w:rPr>
          <m:t>P</m:t>
        </m:r>
      </m:oMath>
      <w: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Pr>
          <w:rFonts w:hint="eastAsia"/>
        </w:rPr>
        <w:t>,</w:t>
      </w:r>
      <w:r w:rsidRPr="00187321">
        <w:t xml:space="preserve"> </w:t>
      </w:r>
      <w:r>
        <w:t>本论文仅讨论数字莫尔三维测量的后端图像处理。</w:t>
      </w:r>
      <w:r>
        <w:rPr>
          <w:rFonts w:hint="eastAsia"/>
        </w:rPr>
        <w:t>但可使用三维建模软件中的容易测量的几何参数，验证系统校准方法。</w:t>
      </w:r>
    </w:p>
    <w:p w:rsidR="00187321" w:rsidRDefault="00187321" w:rsidP="00187321">
      <w:pPr>
        <w:pStyle w:val="Afc"/>
        <w:ind w:firstLine="480"/>
      </w:pPr>
      <w:r>
        <w:rPr>
          <w:rFonts w:hint="eastAsia"/>
        </w:rPr>
        <w:t>TO-DO</w:t>
      </w:r>
    </w:p>
    <w:p w:rsidR="00187321" w:rsidRDefault="00187321" w:rsidP="00187321">
      <w:pPr>
        <w:pStyle w:val="Afc"/>
        <w:ind w:firstLine="480"/>
        <w:rPr>
          <w:rFonts w:eastAsia="黑体"/>
          <w:b/>
          <w:sz w:val="32"/>
          <w:szCs w:val="32"/>
        </w:rPr>
      </w:pPr>
      <w:r>
        <w:br w:type="page"/>
      </w:r>
    </w:p>
    <w:p w:rsidR="00756CCF" w:rsidRDefault="00187321" w:rsidP="00187321">
      <w:pPr>
        <w:pStyle w:val="1"/>
        <w:spacing w:before="312" w:after="312"/>
      </w:pPr>
      <w:r>
        <w:rPr>
          <w:rFonts w:hint="eastAsia"/>
        </w:rPr>
        <w:lastRenderedPageBreak/>
        <w:t>数字相移</w:t>
      </w:r>
      <w:bookmarkEnd w:id="67"/>
      <w:bookmarkEnd w:id="68"/>
    </w:p>
    <w:p w:rsidR="00187321" w:rsidRDefault="00187321" w:rsidP="00187321">
      <w:pPr>
        <w:pStyle w:val="Afc"/>
        <w:ind w:firstLine="480"/>
      </w:pPr>
      <w:r>
        <w:rPr>
          <w:rFonts w:hint="eastAsia"/>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Default="00187321" w:rsidP="00187321">
      <w:pPr>
        <w:pStyle w:val="2"/>
        <w:spacing w:before="156" w:after="156"/>
      </w:pPr>
      <w:r>
        <w:rPr>
          <w:rFonts w:hint="eastAsia"/>
        </w:rPr>
        <w:t>数字相移原理</w:t>
      </w:r>
    </w:p>
    <w:p w:rsidR="00166BD9" w:rsidRDefault="00D4425D" w:rsidP="00D4425D">
      <w:pPr>
        <w:pStyle w:val="Afc"/>
        <w:ind w:firstLine="480"/>
      </w:pPr>
      <w:r>
        <w:t>将条纹图样投影到待测物体表面后，捕捉到图像的强度分布函数</w:t>
      </w:r>
      <w:r w:rsidR="00166BD9">
        <w:t>为</w:t>
      </w:r>
    </w:p>
    <w:p w:rsidR="00166BD9" w:rsidRPr="00166BD9" w:rsidRDefault="004750A4" w:rsidP="00D4425D">
      <w:pPr>
        <w:pStyle w:val="Afc"/>
        <w:ind w:firstLine="480"/>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p w:rsidR="00166BD9" w:rsidRPr="00166BD9" w:rsidRDefault="00166BD9" w:rsidP="00166BD9">
      <w:pPr>
        <w:pStyle w:val="Afc"/>
        <w:ind w:firstLine="480"/>
      </w:pPr>
      <w:r>
        <w:rPr>
          <w:rFonts w:hint="eastAsia"/>
        </w:rPr>
        <w:t>其中，</w:t>
      </w:r>
    </w:p>
    <w:p w:rsidR="00166BD9" w:rsidRPr="00166BD9" w:rsidRDefault="00166BD9" w:rsidP="00166BD9">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m:oMathPara>
    </w:p>
    <w:p w:rsidR="00166BD9" w:rsidRDefault="00166BD9" w:rsidP="00166BD9">
      <w:pPr>
        <w:pStyle w:val="Afc"/>
        <w:ind w:firstLine="480"/>
      </w:pPr>
      <w:r>
        <w:t>即最后的强度</w:t>
      </w:r>
      <w:r>
        <w:rPr>
          <w:rFonts w:hint="eastAsia"/>
        </w:rPr>
        <w:t>分布函数的相位为参考平面本身相位和由于物体高度变化而引起的相位变化之和。在第2，3章讨论中，已经得出</w:t>
      </w:r>
      <m:oMath>
        <m:r>
          <m:rPr>
            <m:sty m:val="p"/>
          </m:rPr>
          <w:rPr>
            <w:rFonts w:ascii="Cambria Math" w:hAnsi="Cambria Math"/>
          </w:rPr>
          <m:t>∆φ(x, y)</m:t>
        </m:r>
      </m:oMath>
      <w:r>
        <w:t>含有物体高度信息，因此数字相移法，最终要为得出</w:t>
      </w:r>
      <m:oMath>
        <m:r>
          <m:rPr>
            <m:sty m:val="p"/>
          </m:rPr>
          <w:rPr>
            <w:rFonts w:ascii="Cambria Math" w:hAnsi="Cambria Math"/>
          </w:rPr>
          <m:t>∆φ(x, y)</m:t>
        </m:r>
      </m:oMath>
      <w:r>
        <w:t>而服务。</w:t>
      </w:r>
      <m:oMath>
        <m:sSub>
          <m:sSubPr>
            <m:ctrlPr>
              <w:rPr>
                <w:rFonts w:ascii="Cambria Math" w:hAnsi="Cambria Math"/>
              </w:rPr>
            </m:ctrlPr>
          </m:sSubPr>
          <m:e>
            <m:r>
              <w:rPr>
                <w:rFonts w:ascii="Cambria Math" w:hAnsi="Cambria Math"/>
              </w:rPr>
              <m:t>b</m:t>
            </m:r>
          </m:e>
          <m:sub>
            <m:r>
              <w:rPr>
                <w:rFonts w:ascii="Cambria Math" w:hAnsi="Cambria Math"/>
              </w:rPr>
              <m:t>o</m:t>
            </m:r>
          </m:sub>
        </m:sSub>
      </m:oMath>
      <w:r>
        <w:rPr>
          <w:rFonts w:hint="eastAsia"/>
        </w:rPr>
        <w:t>为背景光引起的灰度变化。</w:t>
      </w:r>
    </w:p>
    <w:p w:rsidR="00166BD9" w:rsidRDefault="00166BD9" w:rsidP="00166BD9">
      <w:pPr>
        <w:pStyle w:val="Afc"/>
        <w:ind w:firstLine="480"/>
      </w:pPr>
      <w:r>
        <w:rPr>
          <w:rFonts w:hint="eastAsia"/>
        </w:rPr>
        <w:t>数字相移的做法是将一个同周期，但初始相位相差</w:t>
      </w:r>
      <m:oMath>
        <m:r>
          <m:rPr>
            <m:sty m:val="p"/>
          </m:rPr>
          <w:rPr>
            <w:rFonts w:ascii="Cambria Math" w:hAnsi="Cambria Math"/>
          </w:rPr>
          <m:t>δ</m:t>
        </m:r>
      </m:oMath>
      <w:r>
        <w:rPr>
          <w:rFonts w:hint="eastAsia"/>
        </w:rPr>
        <w:t>的条纹和所捕捉图像，灰度值相乘。具体推导过程如下。</w:t>
      </w:r>
    </w:p>
    <w:p w:rsidR="00166BD9" w:rsidRPr="00EA0A1D" w:rsidRDefault="004750A4" w:rsidP="00166BD9">
      <w:pPr>
        <w:rPr>
          <w:rFonts w:ascii="宋体" w:hAnsi="宋体"/>
        </w:rPr>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CF5247" w:rsidRDefault="004B2D8B" w:rsidP="00CF5247">
      <w:pPr>
        <w:pStyle w:val="Afc"/>
        <w:ind w:firstLine="480"/>
      </w:pPr>
      <w:r>
        <w:t>在上式中，第一项是高频条纹，第二项中</w:t>
      </w:r>
    </w:p>
    <w:p w:rsidR="00EA0A1D" w:rsidRPr="004B2D8B" w:rsidRDefault="004B2D8B" w:rsidP="004B2D8B">
      <m:oMathPara>
        <m:oMath>
          <m:r>
            <m:rPr>
              <m:sty m:val="p"/>
            </m:rPr>
            <w:rPr>
              <w:rFonts w:ascii="Cambria Math" w:hAnsi="Cambria Math"/>
            </w:rPr>
            <w:lastRenderedPageBreak/>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CF5247" w:rsidRDefault="00CF5247" w:rsidP="004B2D8B">
      <w:pPr>
        <w:pStyle w:val="Afc"/>
        <w:ind w:firstLine="480"/>
        <w:rPr>
          <w:noProof/>
        </w:rPr>
      </w:pPr>
    </w:p>
    <w:p w:rsidR="004B2D8B" w:rsidRDefault="004B2D8B" w:rsidP="004B2D8B">
      <w:pPr>
        <w:pStyle w:val="Afc"/>
        <w:ind w:firstLine="480"/>
      </w:pPr>
      <w:r>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t>同样属于高频变化成分，对应这被物体高度扭曲的投影条纹。同时</w:t>
      </w:r>
      <m:oMath>
        <m:r>
          <m:rPr>
            <m:sty m:val="p"/>
          </m:rPr>
          <w:rPr>
            <w:rFonts w:ascii="Cambria Math" w:hAnsi="Cambria Math"/>
          </w:rPr>
          <m:t>sign</m:t>
        </m:r>
      </m:oMath>
      <w:r>
        <w:t>函数同样能引强度分布的突变。假设通过滤波，我们能从上式子中分离出低频成分如下。</w:t>
      </w:r>
    </w:p>
    <w:p w:rsidR="004B2D8B" w:rsidRPr="004B2D8B" w:rsidRDefault="004750A4" w:rsidP="004B2D8B">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CF5247" w:rsidRDefault="004B2D8B" w:rsidP="00CF5247">
      <w:pPr>
        <w:pStyle w:val="Afc"/>
        <w:ind w:firstLine="480"/>
      </w:pPr>
      <w:r>
        <w:rPr>
          <w:rFonts w:hint="eastAsia"/>
        </w:rPr>
        <w:t>则可通过相位提取公式</w:t>
      </w:r>
      <w:r>
        <w:fldChar w:fldCharType="begin"/>
      </w:r>
      <w:r w:rsidR="00B22506">
        <w:instrText xml:space="preserve"> ADDIN EN.CITE &lt;EndNote&gt;&lt;Cite&gt;&lt;Author&gt;Halioua&lt;/Author&gt;&lt;Year&gt;1989&lt;/Year&gt;&lt;RecNum&gt;145&lt;/RecNum&gt;&lt;DisplayText&gt;[20, 21]&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Cite&gt;&lt;Author&gt;Surrel&lt;/Author&gt;&lt;Year&gt;1996&lt;/Year&gt;&lt;RecNum&gt;144&lt;/RecNum&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fldChar w:fldCharType="separate"/>
      </w:r>
      <w:r>
        <w:rPr>
          <w:noProof/>
        </w:rPr>
        <w:t>[20, 21]</w:t>
      </w:r>
      <w:r>
        <w:fldChar w:fldCharType="end"/>
      </w:r>
      <w:r>
        <w:rPr>
          <w:rFonts w:hint="eastAsia"/>
        </w:rPr>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t>。具体推导，详见第</w:t>
      </w:r>
      <w:r>
        <w:rPr>
          <w:rFonts w:hint="eastAsia"/>
        </w:rPr>
        <w:t>6章相位提取。</w:t>
      </w:r>
    </w:p>
    <w:bookmarkStart w:id="69" w:name="_GoBack"/>
    <w:bookmarkEnd w:id="69"/>
    <w:p w:rsidR="003746F8" w:rsidRDefault="00E675EB" w:rsidP="00597EBD">
      <w:pPr>
        <w:pStyle w:val="2"/>
        <w:spacing w:before="156" w:after="156"/>
      </w:pPr>
      <w:r>
        <w:rPr>
          <w:noProof/>
        </w:rPr>
        <mc:AlternateContent>
          <mc:Choice Requires="wps">
            <w:drawing>
              <wp:anchor distT="0" distB="0" distL="114300" distR="114300" simplePos="0" relativeHeight="251733504" behindDoc="0" locked="0" layoutInCell="1" allowOverlap="1" wp14:anchorId="24F15689" wp14:editId="59919DBC">
                <wp:simplePos x="0" y="0"/>
                <wp:positionH relativeFrom="column">
                  <wp:posOffset>3963670</wp:posOffset>
                </wp:positionH>
                <wp:positionV relativeFrom="paragraph">
                  <wp:posOffset>2851150</wp:posOffset>
                </wp:positionV>
                <wp:extent cx="1790700" cy="635"/>
                <wp:effectExtent l="0" t="0" r="0" b="0"/>
                <wp:wrapNone/>
                <wp:docPr id="146" name="文本框 14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332D8" w:rsidRPr="00F62B3A" w:rsidRDefault="00C332D8" w:rsidP="00E675EB">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6" o:spid="_x0000_s1044" type="#_x0000_t202" style="position:absolute;left:0;text-align:left;margin-left:312.1pt;margin-top:224.5pt;width:141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" stroked="f">
                <v:textbox style="mso-fit-shape-to-text:t" inset="0,0,0,0">
                  <w:txbxContent>
                    <w:p w:rsidR="00C332D8" w:rsidRPr="00F62B3A" w:rsidRDefault="00C332D8" w:rsidP="00E675EB">
                      <w:pPr>
                        <w:pStyle w:val="af0"/>
                        <w:spacing w:before="156" w:after="156"/>
                        <w:rPr>
                          <w:rFonts w:eastAsia="黑体" w:cs="Times New Roman"/>
                          <w:noProof/>
                        </w:rPr>
                      </w:pPr>
                      <w:r>
                        <w:rPr>
                          <w:rFonts w:hint="eastAsia"/>
                        </w:rPr>
                        <w:t>(c)</w:t>
                      </w:r>
                    </w:p>
                  </w:txbxContent>
                </v:textbox>
              </v:shape>
            </w:pict>
          </mc:Fallback>
        </mc:AlternateContent>
      </w:r>
      <w:r w:rsidR="00CF5247">
        <w:rPr>
          <w:rFonts w:hint="eastAsia"/>
          <w:noProof/>
        </w:rPr>
        <w:drawing>
          <wp:anchor distT="0" distB="0" distL="114300" distR="114300" simplePos="0" relativeHeight="251727360" behindDoc="0" locked="0" layoutInCell="1" allowOverlap="1">
            <wp:simplePos x="0" y="0"/>
            <wp:positionH relativeFrom="column">
              <wp:posOffset>3963670</wp:posOffset>
            </wp:positionH>
            <wp:positionV relativeFrom="paragraph">
              <wp:posOffset>565150</wp:posOffset>
            </wp:positionV>
            <wp:extent cx="1790700" cy="2228850"/>
            <wp:effectExtent l="0" t="0" r="0" b="0"/>
            <wp:wrapTopAndBottom/>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38145" t="24054" r="29553" b="22341"/>
                    <a:stretch/>
                  </pic:blipFill>
                  <pic:spPr bwMode="auto">
                    <a:xfrm>
                      <a:off x="0" y="0"/>
                      <a:ext cx="179070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Pr>
          <w:noProof/>
        </w:rPr>
        <mc:AlternateContent>
          <mc:Choice Requires="wps">
            <w:drawing>
              <wp:anchor distT="0" distB="0" distL="114300" distR="114300" simplePos="0" relativeHeight="251731456" behindDoc="0" locked="0" layoutInCell="1" allowOverlap="1" wp14:anchorId="3EFB111D" wp14:editId="40CC5D34">
                <wp:simplePos x="0" y="0"/>
                <wp:positionH relativeFrom="column">
                  <wp:posOffset>2011045</wp:posOffset>
                </wp:positionH>
                <wp:positionV relativeFrom="paragraph">
                  <wp:posOffset>2857500</wp:posOffset>
                </wp:positionV>
                <wp:extent cx="1790700" cy="635"/>
                <wp:effectExtent l="0" t="0" r="0" b="3810"/>
                <wp:wrapTopAndBottom/>
                <wp:docPr id="144" name="文本框 144"/>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332D8" w:rsidRPr="00750F4E" w:rsidRDefault="00C332D8" w:rsidP="00CF5247">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4" o:spid="_x0000_s1045" type="#_x0000_t202" style="position:absolute;left:0;text-align:left;margin-left:158.35pt;margin-top:225pt;width:141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" stroked="f">
                <v:textbox style="mso-fit-shape-to-text:t" inset="0,0,0,0">
                  <w:txbxContent>
                    <w:p w:rsidR="00C332D8" w:rsidRPr="00750F4E" w:rsidRDefault="00C332D8" w:rsidP="00CF5247">
                      <w:pPr>
                        <w:pStyle w:val="af0"/>
                        <w:spacing w:before="156" w:after="156"/>
                        <w:rPr>
                          <w:rFonts w:eastAsia="黑体" w:cs="Times New Roman"/>
                          <w:noProof/>
                        </w:rPr>
                      </w:pPr>
                      <w:r>
                        <w:rPr>
                          <w:rFonts w:hint="eastAsia"/>
                        </w:rPr>
                        <w:t>(b)</w:t>
                      </w:r>
                    </w:p>
                  </w:txbxContent>
                </v:textbox>
                <w10:wrap type="topAndBottom"/>
              </v:shape>
            </w:pict>
          </mc:Fallback>
        </mc:AlternateContent>
      </w:r>
      <w:r w:rsidR="00CF5247">
        <w:rPr>
          <w:rFonts w:hint="eastAsia"/>
          <w:noProof/>
        </w:rPr>
        <w:drawing>
          <wp:anchor distT="0" distB="0" distL="114300" distR="114300" simplePos="0" relativeHeight="251726336" behindDoc="0" locked="0" layoutInCell="1" allowOverlap="1">
            <wp:simplePos x="0" y="0"/>
            <wp:positionH relativeFrom="column">
              <wp:posOffset>2011045</wp:posOffset>
            </wp:positionH>
            <wp:positionV relativeFrom="paragraph">
              <wp:posOffset>565150</wp:posOffset>
            </wp:positionV>
            <wp:extent cx="1790700" cy="2238375"/>
            <wp:effectExtent l="0" t="0" r="0" b="9525"/>
            <wp:wrapTopAndBottom/>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rotWithShape="1">
                    <a:blip r:embed="rId27" cstate="print">
                      <a:extLst>
                        <a:ext uri="{28A0092B-C50C-407E-A947-70E740481C1C}">
                          <a14:useLocalDpi xmlns:a14="http://schemas.microsoft.com/office/drawing/2010/main" val="0"/>
                        </a:ext>
                      </a:extLst>
                    </a:blip>
                    <a:srcRect l="38659" t="24053" r="29039" b="22114"/>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Pr>
          <w:noProof/>
        </w:rPr>
        <mc:AlternateContent>
          <mc:Choice Requires="wps">
            <w:drawing>
              <wp:anchor distT="0" distB="0" distL="114300" distR="114300" simplePos="0" relativeHeight="251729408" behindDoc="0" locked="0" layoutInCell="1" allowOverlap="1" wp14:anchorId="35AC7E11" wp14:editId="356D2220">
                <wp:simplePos x="0" y="0"/>
                <wp:positionH relativeFrom="column">
                  <wp:posOffset>58420</wp:posOffset>
                </wp:positionH>
                <wp:positionV relativeFrom="paragraph">
                  <wp:posOffset>2857500</wp:posOffset>
                </wp:positionV>
                <wp:extent cx="1790700" cy="635"/>
                <wp:effectExtent l="0" t="0" r="0" b="3810"/>
                <wp:wrapTopAndBottom/>
                <wp:docPr id="143" name="文本框 14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332D8" w:rsidRPr="00192655" w:rsidRDefault="00C332D8" w:rsidP="00CF5247">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3" o:spid="_x0000_s1046" type="#_x0000_t202" style="position:absolute;left:0;text-align:left;margin-left:4.6pt;margin-top:225pt;width:141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" stroked="f">
                <v:textbox style="mso-fit-shape-to-text:t" inset="0,0,0,0">
                  <w:txbxContent>
                    <w:p w:rsidR="00C332D8" w:rsidRPr="00192655" w:rsidRDefault="00C332D8" w:rsidP="00CF5247">
                      <w:pPr>
                        <w:pStyle w:val="af0"/>
                        <w:spacing w:before="156" w:after="156"/>
                        <w:rPr>
                          <w:rFonts w:eastAsia="黑体" w:cs="Times New Roman"/>
                          <w:noProof/>
                        </w:rPr>
                      </w:pPr>
                      <w:r>
                        <w:rPr>
                          <w:rFonts w:hint="eastAsia"/>
                        </w:rPr>
                        <w:t>(a)</w:t>
                      </w:r>
                    </w:p>
                  </w:txbxContent>
                </v:textbox>
                <w10:wrap type="topAndBottom"/>
              </v:shape>
            </w:pict>
          </mc:Fallback>
        </mc:AlternateContent>
      </w:r>
      <w:r w:rsidR="00CF5247">
        <w:rPr>
          <w:rFonts w:hint="eastAsia"/>
          <w:noProof/>
        </w:rPr>
        <w:drawing>
          <wp:anchor distT="0" distB="0" distL="114300" distR="114300" simplePos="0" relativeHeight="251725312" behindDoc="0" locked="0" layoutInCell="1" allowOverlap="1">
            <wp:simplePos x="0" y="0"/>
            <wp:positionH relativeFrom="column">
              <wp:posOffset>58420</wp:posOffset>
            </wp:positionH>
            <wp:positionV relativeFrom="paragraph">
              <wp:posOffset>565150</wp:posOffset>
            </wp:positionV>
            <wp:extent cx="1790700" cy="2238375"/>
            <wp:effectExtent l="0" t="0" r="0" b="952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8"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rPr>
        <w:t>结果分析</w:t>
      </w:r>
    </w:p>
    <w:p w:rsidR="003746F8" w:rsidRDefault="00E675EB" w:rsidP="00597EBD">
      <w:pPr>
        <w:pStyle w:val="Afc"/>
        <w:ind w:firstLine="480"/>
      </w:pPr>
      <w:r>
        <w:rPr>
          <w:noProof/>
        </w:rPr>
        <mc:AlternateContent>
          <mc:Choice Requires="wps">
            <w:drawing>
              <wp:anchor distT="0" distB="0" distL="114300" distR="114300" simplePos="0" relativeHeight="251735552" behindDoc="0" locked="0" layoutInCell="1" allowOverlap="1" wp14:anchorId="2637E157" wp14:editId="48CC8E03">
                <wp:simplePos x="0" y="0"/>
                <wp:positionH relativeFrom="column">
                  <wp:posOffset>1270</wp:posOffset>
                </wp:positionH>
                <wp:positionV relativeFrom="paragraph">
                  <wp:posOffset>2760980</wp:posOffset>
                </wp:positionV>
                <wp:extent cx="5819775" cy="523875"/>
                <wp:effectExtent l="0" t="0" r="9525" b="9525"/>
                <wp:wrapTopAndBottom/>
                <wp:docPr id="147" name="文本框 147"/>
                <wp:cNvGraphicFramePr/>
                <a:graphic xmlns:a="http://schemas.openxmlformats.org/drawingml/2006/main">
                  <a:graphicData uri="http://schemas.microsoft.com/office/word/2010/wordprocessingShape">
                    <wps:wsp>
                      <wps:cNvSpPr txBox="1"/>
                      <wps:spPr>
                        <a:xfrm>
                          <a:off x="0" y="0"/>
                          <a:ext cx="5819775" cy="523875"/>
                        </a:xfrm>
                        <a:prstGeom prst="rect">
                          <a:avLst/>
                        </a:prstGeom>
                        <a:solidFill>
                          <a:prstClr val="white"/>
                        </a:solidFill>
                        <a:ln>
                          <a:noFill/>
                        </a:ln>
                        <a:effectLst/>
                      </wps:spPr>
                      <wps:txbx>
                        <w:txbxContent>
                          <w:p w:rsidR="00C332D8" w:rsidRPr="0086621F" w:rsidRDefault="00C332D8"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47" o:spid="_x0000_s1047" type="#_x0000_t202" style="position:absolute;left:0;text-align:left;margin-left:.1pt;margin-top:217.4pt;width:458.25pt;height:41.2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" stroked="f">
                <v:textbox inset="0,0,0,0">
                  <w:txbxContent>
                    <w:p w:rsidR="00C332D8" w:rsidRPr="0086621F" w:rsidRDefault="00C332D8"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v:textbox>
                <w10:wrap type="topAndBottom"/>
              </v:shape>
            </w:pict>
          </mc:Fallback>
        </mc:AlternateContent>
      </w:r>
      <w:r w:rsidR="006C7610">
        <w:rPr>
          <w:rFonts w:hint="eastAsia"/>
          <w:noProof/>
        </w:rPr>
        <w:drawing>
          <wp:anchor distT="0" distB="0" distL="114300" distR="114300" simplePos="0" relativeHeight="251724288" behindDoc="0" locked="0" layoutInCell="1" allowOverlap="1">
            <wp:simplePos x="0" y="0"/>
            <wp:positionH relativeFrom="column">
              <wp:posOffset>-617855</wp:posOffset>
            </wp:positionH>
            <wp:positionV relativeFrom="paragraph">
              <wp:posOffset>811530</wp:posOffset>
            </wp:positionV>
            <wp:extent cx="0" cy="0"/>
            <wp:effectExtent l="0" t="0" r="0" b="0"/>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noProof/>
        </w:rPr>
        <w:drawing>
          <wp:anchor distT="0" distB="0" distL="114300" distR="114300" simplePos="0" relativeHeight="251706880" behindDoc="0" locked="0" layoutInCell="1" allowOverlap="1" wp14:anchorId="5AA289C4" wp14:editId="288C0204">
            <wp:simplePos x="0" y="0"/>
            <wp:positionH relativeFrom="column">
              <wp:posOffset>1439545</wp:posOffset>
            </wp:positionH>
            <wp:positionV relativeFrom="paragraph">
              <wp:posOffset>925830</wp:posOffset>
            </wp:positionV>
            <wp:extent cx="0" cy="0"/>
            <wp:effectExtent l="0" t="0" r="0" b="0"/>
            <wp:wrapTopAndBottom/>
            <wp:docPr id="39" name="图片 39" descr="D:\Undergraduate-Thesis\pictures\Linco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dergraduate-Thesis\pictures\Lincoln.png"/>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noProof/>
        </w:rPr>
        <w:drawing>
          <wp:anchor distT="0" distB="0" distL="114300" distR="114300" simplePos="0" relativeHeight="251705856" behindDoc="0" locked="0" layoutInCell="1" allowOverlap="1" wp14:anchorId="1E3616D1" wp14:editId="1C160EB8">
            <wp:simplePos x="0" y="0"/>
            <wp:positionH relativeFrom="column">
              <wp:posOffset>3515995</wp:posOffset>
            </wp:positionH>
            <wp:positionV relativeFrom="paragraph">
              <wp:posOffset>916305</wp:posOffset>
            </wp:positionV>
            <wp:extent cx="0" cy="0"/>
            <wp:effectExtent l="0" t="0" r="0" b="0"/>
            <wp:wrapTopAndBottom/>
            <wp:docPr id="36" name="图片 36" descr="D:\Digital-Morie-3D-Reconstruction\Experiments\Ex 3D reconstruction\Lincoln\pitch6\p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gital-Morie-3D-Reconstruction\Experiments\Ex 3D reconstruction\Lincoln\pitch6\p0.bmp"/>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2D8B">
        <w:rPr>
          <w:rFonts w:hint="eastAsia"/>
        </w:rPr>
        <w:t>有以上分析得，在数字相移中，需要将有一定相位差的条纹和捕捉到的图形的灰度矩阵，每元素对应相乘，即能得到含有高频噪声的莫尔图样。</w:t>
      </w:r>
      <w:r w:rsidR="003746F8">
        <w:rPr>
          <w:rFonts w:hint="eastAsia"/>
        </w:rPr>
        <w:t>在TO-DO下图，可观察出有与物体登高线对应的莫尔条纹，出现此现象的具体原因正是由于，处于同一高度的位置的相位与参考平面的相位差一直，故带入强度分布函数中，得出的灰度值也一致。在相位提取中需要四张有不同相位差得到的高频噪声莫尔图样。即得到的莫尔条纹会根据初始相位</w:t>
      </w:r>
      <w:r w:rsidR="00CF5247">
        <w:rPr>
          <w:rFonts w:hint="eastAsia"/>
          <w:noProof/>
        </w:rPr>
        <w:drawing>
          <wp:inline distT="0" distB="0" distL="0" distR="0">
            <wp:extent cx="5543550" cy="415798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43550" cy="4157980"/>
                    </a:xfrm>
                    <a:prstGeom prst="rect">
                      <a:avLst/>
                    </a:prstGeom>
                  </pic:spPr>
                </pic:pic>
              </a:graphicData>
            </a:graphic>
          </wp:inline>
        </w:drawing>
      </w:r>
      <w:r w:rsidR="003746F8">
        <w:rPr>
          <w:rFonts w:hint="eastAsia"/>
        </w:rPr>
        <w:t>差不同，而出现强度的重新分布。下图中，比较了相位差为</w:t>
      </w:r>
      <m:oMath>
        <m:r>
          <m:rPr>
            <m:sty m:val="p"/>
          </m:rPr>
          <w:rPr>
            <w:rFonts w:ascii="Cambria Math" w:hAnsi="Cambria Math"/>
          </w:rPr>
          <m:t>π</m:t>
        </m:r>
      </m:oMath>
      <w:r w:rsidR="003746F8">
        <w:t>林肯脸发尖和鼻尖的相</w:t>
      </w:r>
      <w:r w:rsidR="003746F8">
        <w:lastRenderedPageBreak/>
        <w:t>位对比，明显强度不同。通过这两处的对比，通过相同强度的位置所对应的高度一致，相位一致，可以推断出，初始相位差</w:t>
      </w:r>
      <w:r w:rsidR="00597EBD">
        <w:t>导致莫尔条纹相位整体发生了移动。这一点验证了我们对于TO</w:t>
      </w:r>
      <w:r w:rsidR="00FE33E5">
        <w:t>-</w:t>
      </w:r>
      <w:r w:rsidR="00597EBD">
        <w:t>DO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97EBD">
        <w:rPr>
          <w:rFonts w:hint="eastAsia"/>
        </w:rPr>
        <w:t>对应莫尔条纹的假设。</w:t>
      </w:r>
    </w:p>
    <w:p w:rsidR="00597EBD" w:rsidRDefault="00AF5219" w:rsidP="00597EBD">
      <w:pPr>
        <w:pStyle w:val="Afc"/>
        <w:ind w:firstLine="480"/>
      </w:pPr>
      <w:r>
        <w:rPr>
          <w:noProof/>
        </w:rPr>
        <mc:AlternateContent>
          <mc:Choice Requires="wps">
            <w:drawing>
              <wp:anchor distT="0" distB="0" distL="114300" distR="114300" simplePos="0" relativeHeight="251723264" behindDoc="0" locked="0" layoutInCell="1" allowOverlap="1" wp14:anchorId="0059674A" wp14:editId="00DC4493">
                <wp:simplePos x="0" y="0"/>
                <wp:positionH relativeFrom="column">
                  <wp:posOffset>635</wp:posOffset>
                </wp:positionH>
                <wp:positionV relativeFrom="paragraph">
                  <wp:posOffset>1739265</wp:posOffset>
                </wp:positionV>
                <wp:extent cx="5534025" cy="635"/>
                <wp:effectExtent l="0" t="0" r="9525" b="3810"/>
                <wp:wrapTopAndBottom/>
                <wp:docPr id="136" name="文本框 136"/>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a:effectLst/>
                      </wps:spPr>
                      <wps:txbx>
                        <w:txbxContent>
                          <w:p w:rsidR="00C332D8" w:rsidRPr="00195C86" w:rsidRDefault="00C332D8" w:rsidP="00AF5219">
                            <w:pPr>
                              <w:pStyle w:val="af0"/>
                              <w:spacing w:before="156" w:after="156"/>
                              <w:rPr>
                                <w:rFonts w:ascii="宋体" w:eastAsia="宋体" w:hAnsi="宋体" w:cs="Times New Roman"/>
                                <w:noProof/>
                                <w:szCs w:val="20"/>
                              </w:rPr>
                            </w:pPr>
                            <w:r>
                              <w:t>图</w:t>
                            </w:r>
                            <w:r>
                              <w:t xml:space="preserve"> </w:t>
                            </w:r>
                            <w:r w:rsidR="00796A37">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36" o:spid="_x0000_s1048" type="#_x0000_t202" style="position:absolute;left:0;text-align:left;margin-left:.05pt;margin-top:136.95pt;width:435.7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" stroked="f">
                <v:textbox style="mso-fit-shape-to-text:t" inset="0,0,0,0">
                  <w:txbxContent>
                    <w:p w:rsidR="00C332D8" w:rsidRPr="00195C86" w:rsidRDefault="00C332D8" w:rsidP="00AF5219">
                      <w:pPr>
                        <w:pStyle w:val="af0"/>
                        <w:spacing w:before="156" w:after="156"/>
                        <w:rPr>
                          <w:rFonts w:ascii="宋体" w:eastAsia="宋体" w:hAnsi="宋体" w:cs="Times New Roman"/>
                          <w:noProof/>
                          <w:szCs w:val="20"/>
                        </w:rPr>
                      </w:pPr>
                      <w:r>
                        <w:t>图</w:t>
                      </w:r>
                      <w:r>
                        <w:t xml:space="preserve"> </w:t>
                      </w:r>
                      <w:r w:rsidR="00796A37">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v:textbox>
                <w10:wrap type="topAndBottom"/>
              </v:shape>
            </w:pict>
          </mc:Fallback>
        </mc:AlternateContent>
      </w:r>
      <w:r>
        <w:rPr>
          <w:noProof/>
        </w:rPr>
        <mc:AlternateContent>
          <mc:Choice Requires="wps">
            <w:drawing>
              <wp:anchor distT="0" distB="0" distL="114300" distR="114300" simplePos="0" relativeHeight="251715072" behindDoc="0" locked="0" layoutInCell="1" allowOverlap="1" wp14:anchorId="29F85C95" wp14:editId="38047A93">
                <wp:simplePos x="0" y="0"/>
                <wp:positionH relativeFrom="column">
                  <wp:posOffset>1439545</wp:posOffset>
                </wp:positionH>
                <wp:positionV relativeFrom="paragraph">
                  <wp:posOffset>1329690</wp:posOffset>
                </wp:positionV>
                <wp:extent cx="1203960" cy="635"/>
                <wp:effectExtent l="0" t="0" r="0" b="3810"/>
                <wp:wrapTopAndBottom/>
                <wp:docPr id="132" name="文本框 132"/>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a:effectLst/>
                      </wps:spPr>
                      <wps:txbx>
                        <w:txbxContent>
                          <w:p w:rsidR="00C332D8" w:rsidRPr="00C46D1F" w:rsidRDefault="00C332D8" w:rsidP="00AF5219">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2" o:spid="_x0000_s1049" type="#_x0000_t202" style="position:absolute;left:0;text-align:left;margin-left:113.35pt;margin-top:104.7pt;width:94.8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" stroked="f">
                <v:textbox style="mso-fit-shape-to-text:t" inset="0,0,0,0">
                  <w:txbxContent>
                    <w:p w:rsidR="00C332D8" w:rsidRPr="00C46D1F" w:rsidRDefault="00C332D8" w:rsidP="00AF5219">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Pr>
          <w:noProof/>
        </w:rPr>
        <w:drawing>
          <wp:anchor distT="0" distB="0" distL="114300" distR="114300" simplePos="0" relativeHeight="251707904" behindDoc="0" locked="0" layoutInCell="1" allowOverlap="1" wp14:anchorId="7C41F20A" wp14:editId="08EF577B">
            <wp:simplePos x="0" y="0"/>
            <wp:positionH relativeFrom="column">
              <wp:posOffset>1440815</wp:posOffset>
            </wp:positionH>
            <wp:positionV relativeFrom="paragraph">
              <wp:posOffset>-227965</wp:posOffset>
            </wp:positionV>
            <wp:extent cx="1203960" cy="1504950"/>
            <wp:effectExtent l="0" t="0" r="0" b="0"/>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bmp"/>
                    <pic:cNvPicPr/>
                  </pic:nvPicPr>
                  <pic:blipFill rotWithShape="1">
                    <a:blip r:embed="rId32" cstate="print">
                      <a:extLst>
                        <a:ext uri="{28A0092B-C50C-407E-A947-70E740481C1C}">
                          <a14:useLocalDpi xmlns:a14="http://schemas.microsoft.com/office/drawing/2010/main" val="0"/>
                        </a:ext>
                      </a:extLst>
                    </a:blip>
                    <a:srcRect l="50164" t="48871" r="43224" b="40109"/>
                    <a:stretch/>
                  </pic:blipFill>
                  <pic:spPr bwMode="auto">
                    <a:xfrm>
                      <a:off x="0" y="0"/>
                      <a:ext cx="1203960"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120" behindDoc="0" locked="0" layoutInCell="1" allowOverlap="1" wp14:anchorId="1BC5349E" wp14:editId="77806025">
                <wp:simplePos x="0" y="0"/>
                <wp:positionH relativeFrom="column">
                  <wp:posOffset>2896870</wp:posOffset>
                </wp:positionH>
                <wp:positionV relativeFrom="paragraph">
                  <wp:posOffset>1320165</wp:posOffset>
                </wp:positionV>
                <wp:extent cx="1190625" cy="635"/>
                <wp:effectExtent l="0" t="0" r="9525" b="3810"/>
                <wp:wrapTopAndBottom/>
                <wp:docPr id="133" name="文本框 133"/>
                <wp:cNvGraphicFramePr/>
                <a:graphic xmlns:a="http://schemas.openxmlformats.org/drawingml/2006/main">
                  <a:graphicData uri="http://schemas.microsoft.com/office/word/2010/wordprocessingShape">
                    <wps:wsp>
                      <wps:cNvSpPr txBox="1"/>
                      <wps:spPr>
                        <a:xfrm>
                          <a:off x="0" y="0"/>
                          <a:ext cx="1190625" cy="635"/>
                        </a:xfrm>
                        <a:prstGeom prst="rect">
                          <a:avLst/>
                        </a:prstGeom>
                        <a:solidFill>
                          <a:prstClr val="white"/>
                        </a:solidFill>
                        <a:ln>
                          <a:noFill/>
                        </a:ln>
                        <a:effectLst/>
                      </wps:spPr>
                      <wps:txbx>
                        <w:txbxContent>
                          <w:p w:rsidR="00C332D8" w:rsidRPr="00914F66" w:rsidRDefault="00C332D8" w:rsidP="00AF5219">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3" o:spid="_x0000_s1050" type="#_x0000_t202" style="position:absolute;left:0;text-align:left;margin-left:228.1pt;margin-top:103.95pt;width:93.7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" stroked="f">
                <v:textbox style="mso-fit-shape-to-text:t" inset="0,0,0,0">
                  <w:txbxContent>
                    <w:p w:rsidR="00C332D8" w:rsidRPr="00914F66" w:rsidRDefault="00C332D8" w:rsidP="00AF5219">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Pr>
          <w:noProof/>
        </w:rPr>
        <w:drawing>
          <wp:anchor distT="0" distB="0" distL="114300" distR="114300" simplePos="0" relativeHeight="251710976" behindDoc="0" locked="0" layoutInCell="1" allowOverlap="1" wp14:anchorId="60FBC819" wp14:editId="36384CB0">
            <wp:simplePos x="0" y="0"/>
            <wp:positionH relativeFrom="column">
              <wp:posOffset>2898775</wp:posOffset>
            </wp:positionH>
            <wp:positionV relativeFrom="paragraph">
              <wp:posOffset>-216535</wp:posOffset>
            </wp:positionV>
            <wp:extent cx="1190625" cy="1482725"/>
            <wp:effectExtent l="0" t="0" r="9525" b="317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50150" t="24511" r="39751" b="58720"/>
                    <a:stretch/>
                  </pic:blipFill>
                  <pic:spPr bwMode="auto">
                    <a:xfrm>
                      <a:off x="0" y="0"/>
                      <a:ext cx="1190625" cy="148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168" behindDoc="0" locked="0" layoutInCell="1" allowOverlap="1" wp14:anchorId="51F85F07" wp14:editId="40628302">
                <wp:simplePos x="0" y="0"/>
                <wp:positionH relativeFrom="column">
                  <wp:posOffset>4344670</wp:posOffset>
                </wp:positionH>
                <wp:positionV relativeFrom="paragraph">
                  <wp:posOffset>1329690</wp:posOffset>
                </wp:positionV>
                <wp:extent cx="1188720" cy="635"/>
                <wp:effectExtent l="0" t="0" r="0" b="3810"/>
                <wp:wrapTopAndBottom/>
                <wp:docPr id="134" name="文本框 134"/>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332D8" w:rsidRPr="007734E5" w:rsidRDefault="00C332D8" w:rsidP="00AF5219">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4" o:spid="_x0000_s1051" type="#_x0000_t202" style="position:absolute;left:0;text-align:left;margin-left:342.1pt;margin-top:104.7pt;width:93.6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" stroked="f">
                <v:textbox style="mso-fit-shape-to-text:t" inset="0,0,0,0">
                  <w:txbxContent>
                    <w:p w:rsidR="00C332D8" w:rsidRPr="007734E5" w:rsidRDefault="00C332D8" w:rsidP="00AF5219">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Pr>
          <w:noProof/>
        </w:rPr>
        <w:drawing>
          <wp:anchor distT="0" distB="0" distL="114300" distR="114300" simplePos="0" relativeHeight="251709952" behindDoc="0" locked="0" layoutInCell="1" allowOverlap="1" wp14:anchorId="28E2BB1B" wp14:editId="1D30B302">
            <wp:simplePos x="0" y="0"/>
            <wp:positionH relativeFrom="column">
              <wp:posOffset>4343400</wp:posOffset>
            </wp:positionH>
            <wp:positionV relativeFrom="paragraph">
              <wp:posOffset>-216535</wp:posOffset>
            </wp:positionV>
            <wp:extent cx="1188720" cy="148590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bmp"/>
                    <pic:cNvPicPr/>
                  </pic:nvPicPr>
                  <pic:blipFill rotWithShape="1">
                    <a:blip r:embed="rId33" cstate="print">
                      <a:extLst>
                        <a:ext uri="{28A0092B-C50C-407E-A947-70E740481C1C}">
                          <a14:useLocalDpi xmlns:a14="http://schemas.microsoft.com/office/drawing/2010/main" val="0"/>
                        </a:ext>
                      </a:extLst>
                    </a:blip>
                    <a:srcRect l="49298" t="23825" r="39547" b="57588"/>
                    <a:stretch/>
                  </pic:blipFill>
                  <pic:spPr bwMode="auto">
                    <a:xfrm>
                      <a:off x="0" y="0"/>
                      <a:ext cx="118872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3024" behindDoc="0" locked="0" layoutInCell="1" allowOverlap="1" wp14:anchorId="640AB4B4" wp14:editId="09C34B77">
                <wp:simplePos x="0" y="0"/>
                <wp:positionH relativeFrom="column">
                  <wp:posOffset>1270</wp:posOffset>
                </wp:positionH>
                <wp:positionV relativeFrom="paragraph">
                  <wp:posOffset>1339215</wp:posOffset>
                </wp:positionV>
                <wp:extent cx="1188720" cy="635"/>
                <wp:effectExtent l="0" t="0" r="0" b="3810"/>
                <wp:wrapTopAndBottom/>
                <wp:docPr id="131" name="文本框 131"/>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332D8" w:rsidRPr="00C460B9" w:rsidRDefault="00C332D8" w:rsidP="00AF5219">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1" o:spid="_x0000_s1052" type="#_x0000_t202" style="position:absolute;left:0;text-align:left;margin-left:.1pt;margin-top:105.45pt;width:93.6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" stroked="f">
                <v:textbox style="mso-fit-shape-to-text:t" inset="0,0,0,0">
                  <w:txbxContent>
                    <w:p w:rsidR="00C332D8" w:rsidRPr="00C460B9" w:rsidRDefault="00C332D8" w:rsidP="00AF5219">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Pr>
          <w:noProof/>
        </w:rPr>
        <w:drawing>
          <wp:anchor distT="0" distB="0" distL="114300" distR="114300" simplePos="0" relativeHeight="251708928" behindDoc="0" locked="0" layoutInCell="1" allowOverlap="1" wp14:anchorId="2356B9C2" wp14:editId="51210ECF">
            <wp:simplePos x="0" y="0"/>
            <wp:positionH relativeFrom="margin">
              <wp:posOffset>-1905</wp:posOffset>
            </wp:positionH>
            <wp:positionV relativeFrom="paragraph">
              <wp:posOffset>-216535</wp:posOffset>
            </wp:positionV>
            <wp:extent cx="1188720" cy="1497965"/>
            <wp:effectExtent l="0" t="0" r="0" b="698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bmp"/>
                    <pic:cNvPicPr/>
                  </pic:nvPicPr>
                  <pic:blipFill rotWithShape="1">
                    <a:blip r:embed="rId34"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EBD">
        <w:rPr>
          <w:rFonts w:hint="eastAsia"/>
        </w:rPr>
        <w:t>下一章讨论如何过滤上图中的高频成分，得出对应被测面高度信息的低频成分，并用于相位提取部分。在相位提取中，需要4张，初始相位不同的莫尔图样，得到折叠相位分布。但由于这4张莫尔图样，是在原捕捉图像上，叠加不同初始相位的同周期条纹得到</w:t>
      </w:r>
      <w:r w:rsidR="00B22506">
        <w:rPr>
          <w:rFonts w:hint="eastAsia"/>
        </w:rPr>
        <w:t>，故只需捕捉一张图像。这也是数字莫尔三维测量的一大优势，并为其提供了测量变形中，或运动中物体的潜力</w:t>
      </w:r>
      <w:r w:rsidR="00B22506">
        <w:fldChar w:fldCharType="begin"/>
      </w:r>
      <w:r w:rsidR="00FE33E5">
        <w:instrText xml:space="preserve"> ADDIN EN.CITE &lt;EndNote&gt;&lt;Cite&gt;&lt;Author&gt;Zhou&lt;/Author&gt;&lt;Year&gt;2018&lt;/Year&gt;&lt;RecNum&gt;147&lt;/RecNum&gt;&lt;DisplayText&gt;[22]&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B22506">
        <w:fldChar w:fldCharType="separate"/>
      </w:r>
      <w:r w:rsidR="00B22506">
        <w:rPr>
          <w:noProof/>
        </w:rPr>
        <w:t>[22]</w:t>
      </w:r>
      <w:r w:rsidR="00B22506">
        <w:fldChar w:fldCharType="end"/>
      </w:r>
      <w:r w:rsidR="00B22506">
        <w:t>。</w:t>
      </w:r>
    </w:p>
    <w:p w:rsidR="00597EBD" w:rsidRDefault="00597EBD" w:rsidP="00597EBD">
      <w:pPr>
        <w:pStyle w:val="Afc"/>
        <w:ind w:firstLine="480"/>
      </w:pPr>
    </w:p>
    <w:p w:rsidR="00806A1B" w:rsidRDefault="00806A1B" w:rsidP="003746F8">
      <w:pPr>
        <w:pStyle w:val="Afc"/>
        <w:ind w:firstLine="480"/>
      </w:pPr>
      <w:r>
        <w:br w:type="page"/>
      </w:r>
    </w:p>
    <w:p w:rsidR="00597EBD" w:rsidRPr="003746F8" w:rsidRDefault="00597EBD" w:rsidP="003746F8">
      <w:pPr>
        <w:pStyle w:val="Afc"/>
        <w:ind w:firstLine="480"/>
        <w:rPr>
          <w:noProof/>
        </w:rPr>
      </w:pPr>
    </w:p>
    <w:p w:rsidR="00756CCF" w:rsidRDefault="00756CCF" w:rsidP="00806A1B">
      <w:pPr>
        <w:pStyle w:val="1"/>
        <w:spacing w:before="312" w:after="312"/>
      </w:pPr>
      <w:bookmarkStart w:id="70" w:name="_Toc9065211"/>
      <w:bookmarkStart w:id="71" w:name="_Toc9283422"/>
      <w:r>
        <w:rPr>
          <w:rFonts w:hint="eastAsia"/>
        </w:rPr>
        <w:t>高频载波滤波</w:t>
      </w:r>
      <w:bookmarkEnd w:id="70"/>
      <w:bookmarkEnd w:id="71"/>
    </w:p>
    <w:p w:rsidR="00D4425D" w:rsidRDefault="00D4425D" w:rsidP="00D4425D">
      <w:pPr>
        <w:pStyle w:val="2"/>
        <w:spacing w:before="156" w:after="156"/>
      </w:pPr>
      <w:r>
        <w:t>高频载波滤波原理</w:t>
      </w:r>
    </w:p>
    <w:p w:rsidR="00B22506" w:rsidRDefault="00B22506" w:rsidP="00B22506">
      <w:pPr>
        <w:pStyle w:val="Afc"/>
        <w:ind w:firstLine="480"/>
      </w:pPr>
      <w:r>
        <w:t>根据第四章的讨论</w:t>
      </w:r>
      <w:r w:rsidR="00AB7A00">
        <w:t>，为了得到</w:t>
      </w:r>
      <w:r w:rsidR="000610C9">
        <w:t>去噪的</w:t>
      </w:r>
      <w:r w:rsidR="00AB7A00">
        <w:t>莫尔条纹，以便于从其相位得出有关物体高度的相位分布，需要</w:t>
      </w:r>
      <w:r w:rsidR="00FE33E5">
        <w:t>首先</w:t>
      </w:r>
      <w:r w:rsidR="00AB7A00">
        <w:t>去除数字相移中，叠加的同周期，不同初始相位的</w:t>
      </w:r>
      <w:r w:rsidR="00FE33E5">
        <w:t>条纹，其次，需要过滤最开始被物体高度分布扭曲的投影条纹，最后是二值条纹的不连续变化。为了达到这一目的，很多方法被提出。在</w:t>
      </w:r>
      <w:r w:rsidR="004E2782">
        <w:t>早期</w:t>
      </w:r>
      <w:r w:rsidR="00FE33E5">
        <w:t>莫尔三维测量</w:t>
      </w:r>
      <w:r w:rsidR="004E2782">
        <w:t>中</w:t>
      </w:r>
      <w:r w:rsidR="00FE33E5">
        <w:t>，该工作是由测绘员手动勾勒出莫尔等高线，费时复杂，误差大</w:t>
      </w:r>
      <w:r w:rsidR="00FE33E5">
        <w:fldChar w:fldCharType="begin"/>
      </w:r>
      <w:r w:rsidR="00FE33E5">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FE33E5">
        <w:fldChar w:fldCharType="separate"/>
      </w:r>
      <w:r w:rsidR="00FE33E5">
        <w:rPr>
          <w:noProof/>
        </w:rPr>
        <w:t>[18]</w:t>
      </w:r>
      <w:r w:rsidR="00FE33E5">
        <w:fldChar w:fldCharType="end"/>
      </w:r>
      <w:r w:rsidR="00FE33E5">
        <w:t>。随着计算机技术的发展，不断有学者利用快速傅立叶变换等算法，过滤噪声</w:t>
      </w:r>
      <w:r w:rsidR="00FE33E5">
        <w:fldChar w:fldCharType="begin"/>
      </w:r>
      <w:r w:rsidR="00FE33E5">
        <w:instrText xml:space="preserve"> ADDIN EN.CITE &lt;EndNote&gt;&lt;Cite&gt;&lt;Author&gt;Halioua&lt;/Author&gt;&lt;Year&gt;1989&lt;/Year&gt;&lt;RecNum&gt;145&lt;/RecNum&gt;&lt;DisplayText&gt;[20]&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FE33E5">
        <w:fldChar w:fldCharType="separate"/>
      </w:r>
      <w:r w:rsidR="00FE33E5">
        <w:rPr>
          <w:noProof/>
        </w:rPr>
        <w:t>[20]</w:t>
      </w:r>
      <w:r w:rsidR="00FE33E5">
        <w:fldChar w:fldCharType="end"/>
      </w:r>
      <w:r w:rsidR="00FE33E5">
        <w:t>。但，仅在经过傅立叶变换后，使用低通滤波器，也会使得图像细节模糊。为了解决这一问题，</w:t>
      </w:r>
      <w:r w:rsidR="000610C9">
        <w:t>平稳</w:t>
      </w:r>
      <w:r w:rsidR="00FE33E5">
        <w:t>小波变换和傅立叶低通滤波的方法被提出</w:t>
      </w:r>
      <w:r w:rsidR="00E4164E">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instrText xml:space="preserve"> ADDIN EN.CITE </w:instrText>
      </w:r>
      <w:r w:rsidR="00E4164E">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instrText xml:space="preserve"> ADDIN EN.CITE.DATA </w:instrText>
      </w:r>
      <w:r w:rsidR="00E4164E">
        <w:fldChar w:fldCharType="end"/>
      </w:r>
      <w:r w:rsidR="00E4164E">
        <w:fldChar w:fldCharType="separate"/>
      </w:r>
      <w:r w:rsidR="00E4164E">
        <w:rPr>
          <w:noProof/>
        </w:rPr>
        <w:t>[8, 23, 24]</w:t>
      </w:r>
      <w:r w:rsidR="00E4164E">
        <w:fldChar w:fldCharType="end"/>
      </w:r>
      <w:r w:rsidR="00FE33E5">
        <w:t>。</w:t>
      </w:r>
    </w:p>
    <w:p w:rsidR="000610C9" w:rsidRDefault="000610C9" w:rsidP="000610C9">
      <w:pPr>
        <w:pStyle w:val="Afc"/>
        <w:ind w:firstLine="480"/>
      </w:pPr>
      <w:r>
        <w:t>平稳</w:t>
      </w:r>
      <w:r w:rsidR="00DB15AD">
        <w:t>小波变换变换，</w:t>
      </w:r>
      <w:r w:rsidR="0054700C">
        <w:t>和离散小波变换不同，没经过一个高通或者低通滤波器，都伴随一个上采样过程，最终得到的变换结果和原始数据个数一致。根据不同的实现算法，上采样的具体过程不一样，但属于非抽取变换，即变化后，结果和原始数据纬度一致</w:t>
      </w:r>
      <w:r w:rsidR="0054700C">
        <w:fldChar w:fldCharType="begin"/>
      </w:r>
      <w:r>
        <w:instrText xml:space="preserve"> ADDIN EN.CITE &lt;EndNote&gt;&lt;Cite&gt;&lt;Author&gt;Nason&lt;/Author&gt;&lt;Year&gt;1995&lt;/Year&gt;&lt;RecNum&gt;149&lt;/RecNum&gt;&lt;DisplayText&gt;[25, 26]&lt;/DisplayText&gt;&lt;record&gt;&lt;rec-number&gt;149&lt;/rec-number&gt;&lt;foreign-keys&gt;&lt;key app="EN" db-id="25ts25aeg5wpw5edwz8pv0fnx5faar95e29z" timestamp="1558428022" guid="8a9652fc-1761-4a2f-a3a3-00e19de2d5a8"&gt;149&lt;/key&gt;&lt;/foreign-keys&gt;&lt;ref-type name="Book Section"&gt;5&lt;/ref-type&gt;&lt;contributors&gt;&lt;authors&gt;&lt;author&gt;Nason, Guy P&lt;/author&gt;&lt;author&gt;Silverman, Bernard W&lt;/author&gt;&lt;/authors&gt;&lt;/contributors&gt;&lt;titles&gt;&lt;title&gt;The stationary wavelet transform and some statistical applications&lt;/title&gt;&lt;secondary-title&gt;Wavelets and statistics&lt;/secondary-title&gt;&lt;/titles&gt;&lt;pages&gt;281-299&lt;/pages&gt;&lt;dates&gt;&lt;year&gt;1995&lt;/year&gt;&lt;/dates&gt;&lt;publisher&gt;Springer&lt;/publisher&gt;&lt;urls&gt;&lt;/urls&gt;&lt;/record&gt;&lt;/Cite&gt;&lt;Cite&gt;&lt;Author&gt;Gyaourova&lt;/Author&gt;&lt;Year&gt;2002&lt;/Year&gt;&lt;RecNum&gt;148&lt;/RecNum&gt;&lt;record&gt;&lt;rec-number&gt;148&lt;/rec-number&gt;&lt;foreign-keys&gt;&lt;key app="EN" db-id="25ts25aeg5wpw5edwz8pv0fnx5faar95e29z" timestamp="1558427959" guid="baf4c2a3-d7ef-4467-bc2b-c58e1ac2ff15"&gt;148&lt;/key&gt;&lt;/foreign-keys&gt;&lt;ref-type name="Report"&gt;27&lt;/ref-type&gt;&lt;contributors&gt;&lt;authors&gt;&lt;author&gt;Gyaourova, Aglika&lt;/author&gt;&lt;author&gt;Kamath, Chandrika&lt;/author&gt;&lt;author&gt;Fodor, Imola K&lt;/author&gt;&lt;/authors&gt;&lt;/contributors&gt;&lt;titles&gt;&lt;title&gt;Undecimated wavelet transforms for image de-noising&lt;/title&gt;&lt;/titles&gt;&lt;dates&gt;&lt;year&gt;2002&lt;/year&gt;&lt;/dates&gt;&lt;publisher&gt;Lawrence Livermore National Lab., CA (US)&lt;/publisher&gt;&lt;urls&gt;&lt;/urls&gt;&lt;/record&gt;&lt;/Cite&gt;&lt;/EndNote&gt;</w:instrText>
      </w:r>
      <w:r w:rsidR="0054700C">
        <w:fldChar w:fldCharType="separate"/>
      </w:r>
      <w:r w:rsidR="0054700C">
        <w:rPr>
          <w:noProof/>
        </w:rPr>
        <w:t>[25, 26]</w:t>
      </w:r>
      <w:r w:rsidR="0054700C">
        <w:fldChar w:fldCharType="end"/>
      </w:r>
      <w:r w:rsidR="0054700C">
        <w:t>。同时，</w:t>
      </w:r>
      <w:r>
        <w:t>平稳</w:t>
      </w:r>
      <w:r w:rsidR="0054700C">
        <w:t>小波变化</w:t>
      </w:r>
      <w:r w:rsidR="00B37A6B">
        <w:t>具有时移不变性，即将信号</w:t>
      </w:r>
      <m:oMath>
        <m:r>
          <m:rPr>
            <m:sty m:val="p"/>
          </m:rPr>
          <w:rPr>
            <w:rFonts w:ascii="Cambria Math" w:hAnsi="Cambria Math"/>
          </w:rPr>
          <m:t>t</m:t>
        </m:r>
        <m:r>
          <m:rPr>
            <m:sty m:val="p"/>
          </m:rPr>
          <w:rPr>
            <w:rFonts w:ascii="Cambria Math" w:hAnsi="Cambria Math" w:hint="eastAsia"/>
          </w:rPr>
          <m:t>(x)</m:t>
        </m:r>
      </m:oMath>
      <w:r w:rsidR="00B37A6B">
        <w:rPr>
          <w:rFonts w:hint="eastAsia"/>
        </w:rPr>
        <w:t>平移到</w:t>
      </w:r>
      <m:oMath>
        <m:r>
          <m:rPr>
            <m:sty m:val="p"/>
          </m:rPr>
          <w:rPr>
            <w:rFonts w:ascii="Cambria Math" w:hAnsi="Cambria Math"/>
          </w:rPr>
          <m:t>t</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e>
        </m:d>
      </m:oMath>
      <w:r w:rsidR="00B37A6B">
        <w:rPr>
          <w:rFonts w:hint="eastAsia"/>
        </w:rPr>
        <w:t>,经过</w:t>
      </w:r>
      <w:r>
        <w:rPr>
          <w:rFonts w:hint="eastAsia"/>
        </w:rPr>
        <w:t>平稳</w:t>
      </w:r>
      <w:r w:rsidR="00B37A6B">
        <w:rPr>
          <w:rFonts w:hint="eastAsia"/>
        </w:rPr>
        <w:t>小波变换的结果相同。这一性质对于噪声消除极为重要</w:t>
      </w:r>
      <w:r>
        <w:fldChar w:fldCharType="begin"/>
      </w:r>
      <w:r>
        <w:instrText xml:space="preserve"> ADDIN EN.CITE &lt;EndNote&gt;&lt;Cite&gt;&lt;Author&gt;Coifman&lt;/Author&gt;&lt;Year&gt;1995&lt;/Year&gt;&lt;RecNum&gt;135&lt;/RecNum&gt;&lt;DisplayText&gt;[8, 27]&lt;/DisplayText&gt;&lt;record&gt;&lt;rec-number&gt;135&lt;/rec-number&gt;&lt;foreign-keys&gt;&lt;key app="EN" db-id="25ts25aeg5wpw5edwz8pv0fnx5faar95e29z" timestamp="1558275763" guid="cb2cb8b5-0676-4786-8b62-3cd68c2b3d11"&gt;135&lt;/key&gt;&lt;/foreign-keys&gt;&lt;ref-type name="Book Section"&gt;5&lt;/ref-type&gt;&lt;contributors&gt;&lt;authors&gt;&lt;author&gt;Coifman, Ronald R&lt;/author&gt;&lt;author&gt;Donoho, David L&lt;/author&gt;&lt;/authors&gt;&lt;/contributors&gt;&lt;titles&gt;&lt;title&gt;Translation-invariant de-noising&lt;/title&gt;&lt;secondary-title&gt;Wavelets and statistics&lt;/secondary-title&gt;&lt;/titles&gt;&lt;pages&gt;125-150&lt;/pages&gt;&lt;dates&gt;&lt;year&gt;1995&lt;/year&gt;&lt;/dates&gt;&lt;publisher&gt;Springer&lt;/publisher&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 27]</w:t>
      </w:r>
      <w:r>
        <w:fldChar w:fldCharType="end"/>
      </w:r>
      <w:r>
        <w:t>。</w:t>
      </w:r>
    </w:p>
    <w:p w:rsidR="000610C9" w:rsidRDefault="004E2782" w:rsidP="000610C9">
      <w:pPr>
        <w:pStyle w:val="Afc"/>
        <w:ind w:firstLine="480"/>
      </w:pPr>
      <w:r>
        <w:rPr>
          <w:rFonts w:hint="eastAsia"/>
        </w:rPr>
        <w:t>一维</w:t>
      </w:r>
      <w:r w:rsidR="000610C9">
        <w:rPr>
          <w:rFonts w:hint="eastAsia"/>
        </w:rPr>
        <w:t>小波变换是在</w:t>
      </w:r>
      <w:r>
        <w:rPr>
          <w:rFonts w:hint="eastAsia"/>
        </w:rPr>
        <w:t>每一分解层通过高通和低通滤波器，不断将信号二分成子带。二维小波变换则是，分别在每一行和每一列进行一维小波变换。</w:t>
      </w:r>
    </w:p>
    <w:p w:rsidR="00D0680C" w:rsidRDefault="00D4425D" w:rsidP="00D0680C">
      <w:pPr>
        <w:pStyle w:val="2"/>
        <w:spacing w:before="156" w:after="156"/>
      </w:pPr>
      <w:r>
        <w:rPr>
          <w:rFonts w:hint="eastAsia"/>
        </w:rPr>
        <w:t>程序解释</w:t>
      </w:r>
    </w:p>
    <w:p w:rsidR="004E2782" w:rsidRDefault="004E2782" w:rsidP="004E2782">
      <w:pPr>
        <w:pStyle w:val="Afc"/>
        <w:ind w:firstLine="480"/>
      </w:pPr>
      <w:r>
        <w:t>本论文去除高频信号的程序，参考了</w:t>
      </w:r>
      <w:r>
        <w:fldChar w:fldCharType="begin"/>
      </w:r>
      <w:r>
        <w:instrText xml:space="preserve"> ADDIN EN.CITE &lt;EndNote&gt;&lt;Cite&gt;&lt;Author&gt;Münch&lt;/Author&gt;&lt;Year&gt;2009&lt;/Year&gt;&lt;RecNum&gt;139&lt;/RecNum&gt;&lt;DisplayText&gt;[8, 24]&lt;/DisplayText&gt;&lt;record&gt;&lt;rec-number&gt;139&lt;/rec-number&gt;&lt;foreign-keys&gt;&lt;key app="EN" db-id="25ts25aeg5wpw5edwz8pv0fnx5faar95e29z" timestamp="1558275771" guid="ee092e54-1325-402e-ad28-cad915be740e"&gt;139&lt;/key&gt;&lt;/foreign-keys&gt;&lt;ref-type name="Journal Article"&gt;17&lt;/ref-type&gt;&lt;contributors&gt;&lt;authors&gt;&lt;author&gt;Münch, Beat&lt;/author&gt;&lt;author&gt;Trtik, Pavel&lt;/author&gt;&lt;author&gt;Marone, Federica&lt;/author&gt;&lt;author&gt;Stampanoni, Marco&lt;/author&gt;&lt;/authors&gt;&lt;/contributors&gt;&lt;titles&gt;&lt;title&gt;Stripe and ring artifact removal with combined wavelet—Fourier filtering&lt;/title&gt;&lt;secondary-title&gt;Optics express&lt;/secondary-title&gt;&lt;/titles&gt;&lt;periodical&gt;&lt;full-title&gt;Optics express&lt;/full-title&gt;&lt;/periodical&gt;&lt;pages&gt;8567-8591&lt;/pages&gt;&lt;volume&gt;17&lt;/volume&gt;&lt;number&gt;10&lt;/number&gt;&lt;dates&gt;&lt;year&gt;2009&lt;/year&gt;&lt;/dates&gt;&lt;isbn&gt;1094-4087&lt;/isbn&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 24]</w:t>
      </w:r>
      <w:r>
        <w:fldChar w:fldCharType="end"/>
      </w:r>
      <w:r>
        <w:t>。以下是滤波算法的具体步骤</w:t>
      </w:r>
      <w:r>
        <w:rPr>
          <w:rFonts w:hint="eastAsia"/>
        </w:rPr>
        <w:t>：</w:t>
      </w:r>
    </w:p>
    <w:p w:rsidR="004E2782" w:rsidRDefault="004E2782" w:rsidP="004E2782">
      <w:pPr>
        <w:pStyle w:val="Afc"/>
        <w:numPr>
          <w:ilvl w:val="0"/>
          <w:numId w:val="12"/>
        </w:numPr>
        <w:ind w:firstLineChars="0"/>
      </w:pPr>
      <w:r>
        <w:t>根据分解层数N，小波函数W，利用MATLAB自带swt</w:t>
      </w:r>
      <w:r>
        <w:rPr>
          <w:rFonts w:hint="eastAsia"/>
        </w:rPr>
        <w:t>2函数得到近似系数</w:t>
      </w:r>
      <m:oMath>
        <m:r>
          <m:rPr>
            <m:sty m:val="p"/>
          </m:rPr>
          <w:rPr>
            <w:rFonts w:ascii="Cambria Math" w:hAnsi="Cambria Math" w:hint="eastAsia"/>
          </w:rPr>
          <m:t>A</m:t>
        </m:r>
      </m:oMath>
      <w:r>
        <w:rPr>
          <w:rFonts w:hint="eastAsia"/>
        </w:rPr>
        <w:t>，水平系数</w:t>
      </w:r>
      <m:oMath>
        <m:r>
          <m:rPr>
            <m:sty m:val="p"/>
          </m:rPr>
          <w:rPr>
            <w:rFonts w:ascii="Cambria Math" w:hAnsi="Cambria Math"/>
          </w:rPr>
          <m:t>H</m:t>
        </m:r>
      </m:oMath>
      <w:r>
        <w:rPr>
          <w:rFonts w:hint="eastAsia"/>
        </w:rPr>
        <w:t>，竖直系数</w:t>
      </w:r>
      <m:oMath>
        <m:r>
          <m:rPr>
            <m:sty m:val="p"/>
          </m:rPr>
          <w:rPr>
            <w:rFonts w:ascii="Cambria Math" w:hAnsi="Cambria Math"/>
          </w:rPr>
          <m:t>V</m:t>
        </m:r>
      </m:oMath>
      <w:r>
        <w:rPr>
          <w:rFonts w:hint="eastAsia"/>
        </w:rPr>
        <w:t>和细节系数D。四个系数的第三个纬度表示，不同分解层数。例如，第三分解层的近似系数在MATLAB中表示为</w:t>
      </w:r>
      <m:oMath>
        <m:r>
          <m:rPr>
            <m:sty m:val="p"/>
          </m:rPr>
          <w:rPr>
            <w:rFonts w:ascii="Cambria Math" w:hAnsi="Cambria Math"/>
          </w:rPr>
          <m:t>A(:,:,3)</m:t>
        </m:r>
      </m:oMath>
    </w:p>
    <w:p w:rsidR="004E2782" w:rsidRDefault="004E2782" w:rsidP="004E2782">
      <w:pPr>
        <w:pStyle w:val="Afc"/>
        <w:numPr>
          <w:ilvl w:val="0"/>
          <w:numId w:val="12"/>
        </w:numPr>
        <w:ind w:firstLineChars="0"/>
      </w:pPr>
      <w:r>
        <w:rPr>
          <w:rFonts w:hint="eastAsia"/>
        </w:rPr>
        <w:t>对于每一分解层：</w:t>
      </w:r>
    </w:p>
    <w:p w:rsidR="004E2782" w:rsidRDefault="004E2782" w:rsidP="004E2782">
      <w:pPr>
        <w:pStyle w:val="Afc"/>
        <w:numPr>
          <w:ilvl w:val="1"/>
          <w:numId w:val="12"/>
        </w:numPr>
        <w:ind w:firstLineChars="0"/>
      </w:pPr>
      <w:r>
        <w:rPr>
          <w:rFonts w:hint="eastAsia"/>
        </w:rPr>
        <w:t>由于条纹只存在水平方向，仅对水平系数进行傅立叶变换得到频域分布FH</w:t>
      </w:r>
      <w:r w:rsidR="00C332D8">
        <w:rPr>
          <w:rFonts w:hint="eastAsia"/>
        </w:rPr>
        <w:t>。</w:t>
      </w:r>
    </w:p>
    <w:p w:rsidR="00DE2213" w:rsidRPr="00DE2213" w:rsidRDefault="00DE2213" w:rsidP="00DE2213">
      <w:pPr>
        <w:pStyle w:val="Afc"/>
        <w:numPr>
          <w:ilvl w:val="1"/>
          <w:numId w:val="12"/>
        </w:numPr>
        <w:ind w:firstLineChars="0"/>
        <w:rPr>
          <w:rFonts w:cs="宋体"/>
          <w:kern w:val="0"/>
          <w:szCs w:val="24"/>
        </w:rPr>
      </w:pPr>
      <w:r>
        <w:t>在水平系数矩阵中，只在列中出现高频率重复像素，故在傅立叶变换后，只需要针对竖直方向的频率，高斯低通</w:t>
      </w:r>
      <w:r w:rsidR="00C332D8">
        <w:t>，具体高斯</w:t>
      </w:r>
      <m:oMath>
        <m:r>
          <m:rPr>
            <m:sty m:val="p"/>
          </m:rPr>
          <w:rPr>
            <w:rFonts w:ascii="Cambria Math" w:hAnsi="Cambria Math"/>
          </w:rPr>
          <m:t>σ</m:t>
        </m:r>
      </m:oMath>
      <w:r w:rsidR="00C332D8">
        <w:t>通过优化决定。</w:t>
      </w:r>
    </w:p>
    <w:p w:rsidR="004E2782" w:rsidRPr="00C332D8" w:rsidRDefault="00796A37" w:rsidP="00C332D8">
      <w:pPr>
        <w:pStyle w:val="Afc"/>
        <w:numPr>
          <w:ilvl w:val="1"/>
          <w:numId w:val="12"/>
        </w:numPr>
        <w:ind w:firstLineChars="0"/>
        <w:rPr>
          <w:rFonts w:cs="宋体"/>
          <w:kern w:val="0"/>
          <w:szCs w:val="24"/>
        </w:rPr>
      </w:pPr>
      <w:r>
        <w:rPr>
          <w:noProof/>
        </w:rPr>
        <w:lastRenderedPageBreak/>
        <mc:AlternateContent>
          <mc:Choice Requires="wps">
            <w:drawing>
              <wp:anchor distT="0" distB="0" distL="114300" distR="114300" simplePos="0" relativeHeight="251748864" behindDoc="0" locked="0" layoutInCell="1" allowOverlap="1" wp14:anchorId="1A6E4654" wp14:editId="138CC448">
                <wp:simplePos x="0" y="0"/>
                <wp:positionH relativeFrom="column">
                  <wp:posOffset>2630170</wp:posOffset>
                </wp:positionH>
                <wp:positionV relativeFrom="paragraph">
                  <wp:posOffset>2653665</wp:posOffset>
                </wp:positionV>
                <wp:extent cx="3133725" cy="635"/>
                <wp:effectExtent l="0" t="0" r="9525" b="3810"/>
                <wp:wrapTopAndBottom/>
                <wp:docPr id="54" name="文本框 54"/>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a:effectLst/>
                      </wps:spPr>
                      <wps:txbx>
                        <w:txbxContent>
                          <w:p w:rsidR="00796A37" w:rsidRPr="00F270A5" w:rsidRDefault="00796A37" w:rsidP="00796A37">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4" o:spid="_x0000_s1053" type="#_x0000_t202" style="position:absolute;left:0;text-align:left;margin-left:207.1pt;margin-top:208.95pt;width:246.75pt;height:.05pt;z-index:25174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" stroked="f">
                <v:textbox style="mso-fit-shape-to-text:t" inset="0,0,0,0">
                  <w:txbxContent>
                    <w:p w:rsidR="00796A37" w:rsidRPr="00F270A5" w:rsidRDefault="00796A37" w:rsidP="00796A37">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Pr>
          <w:noProof/>
        </w:rPr>
        <mc:AlternateContent>
          <mc:Choice Requires="wps">
            <w:drawing>
              <wp:anchor distT="0" distB="0" distL="114300" distR="114300" simplePos="0" relativeHeight="251746816" behindDoc="0" locked="0" layoutInCell="1" allowOverlap="1" wp14:anchorId="1A52C7BD" wp14:editId="74C55F5F">
                <wp:simplePos x="0" y="0"/>
                <wp:positionH relativeFrom="column">
                  <wp:posOffset>-151130</wp:posOffset>
                </wp:positionH>
                <wp:positionV relativeFrom="paragraph">
                  <wp:posOffset>2653665</wp:posOffset>
                </wp:positionV>
                <wp:extent cx="3143250" cy="635"/>
                <wp:effectExtent l="0" t="0" r="0" b="3810"/>
                <wp:wrapTopAndBottom/>
                <wp:docPr id="53" name="文本框 53"/>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796A37" w:rsidRPr="005316F6" w:rsidRDefault="00796A37" w:rsidP="00796A37">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3" o:spid="_x0000_s1054" type="#_x0000_t202" style="position:absolute;left:0;text-align:left;margin-left:-11.9pt;margin-top:208.95pt;width:24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" stroked="f">
                <v:textbox style="mso-fit-shape-to-text:t" inset="0,0,0,0">
                  <w:txbxContent>
                    <w:p w:rsidR="00796A37" w:rsidRPr="005316F6" w:rsidRDefault="00796A37" w:rsidP="00796A37">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Pr>
          <w:noProof/>
        </w:rPr>
        <w:drawing>
          <wp:anchor distT="0" distB="0" distL="114300" distR="114300" simplePos="0" relativeHeight="251739648" behindDoc="0" locked="0" layoutInCell="1" allowOverlap="1" wp14:anchorId="52E8A4D0" wp14:editId="4207AF95">
            <wp:simplePos x="0" y="0"/>
            <wp:positionH relativeFrom="column">
              <wp:posOffset>-265430</wp:posOffset>
            </wp:positionH>
            <wp:positionV relativeFrom="paragraph">
              <wp:posOffset>405765</wp:posOffset>
            </wp:positionV>
            <wp:extent cx="3143250" cy="2352675"/>
            <wp:effectExtent l="0" t="0" r="0" b="9525"/>
            <wp:wrapTopAndBottom/>
            <wp:docPr id="42" name="图片 42" descr="C:\Users\Administrator\AppData\Local\Temp\ConnectorClipboard3322815400674517794\image15584404736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C:\Users\Administrator\AppData\Local\Temp\ConnectorClipboard3322815400674517794\image15584404736410.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Pr>
          <w:noProof/>
        </w:rPr>
        <w:drawing>
          <wp:anchor distT="0" distB="0" distL="114300" distR="114300" simplePos="0" relativeHeight="251742720" behindDoc="0" locked="0" layoutInCell="1" allowOverlap="1" wp14:anchorId="3BE7AFCF" wp14:editId="42507962">
            <wp:simplePos x="0" y="0"/>
            <wp:positionH relativeFrom="column">
              <wp:posOffset>2630170</wp:posOffset>
            </wp:positionH>
            <wp:positionV relativeFrom="paragraph">
              <wp:posOffset>405765</wp:posOffset>
            </wp:positionV>
            <wp:extent cx="3133725" cy="2352675"/>
            <wp:effectExtent l="0" t="0" r="9525" b="9525"/>
            <wp:wrapTopAndBottom/>
            <wp:docPr id="45" name="图片 45" descr="C:\Users\Administrator\AppData\Local\Temp\ConnectorClipboard3322815400674517794\image155844050802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C:\Users\Administrator\AppData\Local\Temp\ConnectorClipboard3322815400674517794\image15584405080220.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33725" cy="2352675"/>
                    </a:xfrm>
                    <a:prstGeom prst="rect">
                      <a:avLst/>
                    </a:prstGeom>
                    <a:noFill/>
                    <a:ln>
                      <a:noFill/>
                    </a:ln>
                  </pic:spPr>
                </pic:pic>
              </a:graphicData>
            </a:graphic>
          </wp:anchor>
        </w:drawing>
      </w:r>
      <w:r w:rsidR="00C332D8">
        <w:rPr>
          <w:rFonts w:hint="eastAsia"/>
        </w:rPr>
        <w:t>低通后，傅立叶逆变换，得到低通后的，水平系数矩阵。</w:t>
      </w:r>
    </w:p>
    <w:p w:rsidR="00796A37" w:rsidRPr="00796A37" w:rsidRDefault="00796A37" w:rsidP="00796A37">
      <w:pPr>
        <w:pStyle w:val="Afc"/>
        <w:numPr>
          <w:ilvl w:val="0"/>
          <w:numId w:val="12"/>
        </w:numPr>
        <w:ind w:firstLineChars="0"/>
        <w:rPr>
          <w:rFonts w:cs="宋体"/>
          <w:kern w:val="0"/>
          <w:szCs w:val="24"/>
        </w:rPr>
      </w:pPr>
      <w:r>
        <w:rPr>
          <w:noProof/>
        </w:rPr>
        <mc:AlternateContent>
          <mc:Choice Requires="wps">
            <w:drawing>
              <wp:anchor distT="0" distB="0" distL="114300" distR="114300" simplePos="0" relativeHeight="251744768" behindDoc="0" locked="0" layoutInCell="1" allowOverlap="1" wp14:anchorId="529DC72F" wp14:editId="09EF462C">
                <wp:simplePos x="0" y="0"/>
                <wp:positionH relativeFrom="column">
                  <wp:posOffset>48895</wp:posOffset>
                </wp:positionH>
                <wp:positionV relativeFrom="paragraph">
                  <wp:posOffset>5574030</wp:posOffset>
                </wp:positionV>
                <wp:extent cx="6038850" cy="635"/>
                <wp:effectExtent l="0" t="0" r="0" b="3810"/>
                <wp:wrapTopAndBottom/>
                <wp:docPr id="52" name="文本框 52"/>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a:effectLst/>
                      </wps:spPr>
                      <wps:txbx>
                        <w:txbxContent>
                          <w:p w:rsidR="00796A37" w:rsidRPr="00F05927" w:rsidRDefault="00796A37" w:rsidP="00796A37">
                            <w:pPr>
                              <w:pStyle w:val="af0"/>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w:t>
                            </w:r>
                            <w:r w:rsidR="00955981">
                              <w:rPr>
                                <w:rFonts w:hint="eastAsia"/>
                              </w:rPr>
                              <w:t>幅度</w:t>
                            </w:r>
                            <w:r>
                              <w:rPr>
                                <w:rFonts w:hint="eastAsia"/>
                              </w:rPr>
                              <w:t>；</w:t>
                            </w:r>
                            <w:r>
                              <w:rPr>
                                <w:rFonts w:hint="eastAsia"/>
                              </w:rPr>
                              <w:t>d)(c)</w:t>
                            </w:r>
                            <w:r>
                              <w:rPr>
                                <w:rFonts w:hint="eastAsia"/>
                              </w:rPr>
                              <w:t>中频谱经过高斯低通后</w:t>
                            </w:r>
                            <w:r w:rsidR="00955981">
                              <w:rPr>
                                <w:rFonts w:hint="eastAsia"/>
                              </w:rPr>
                              <w:t>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2" o:spid="_x0000_s1055" type="#_x0000_t202" style="position:absolute;left:0;text-align:left;margin-left:3.85pt;margin-top:438.9pt;width:475.5pt;height:.05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" stroked="f">
                <v:textbox style="mso-fit-shape-to-text:t" inset="0,0,0,0">
                  <w:txbxContent>
                    <w:p w:rsidR="00796A37" w:rsidRPr="00F05927" w:rsidRDefault="00796A37" w:rsidP="00796A37">
                      <w:pPr>
                        <w:pStyle w:val="af0"/>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w:t>
                      </w:r>
                      <w:r w:rsidR="00955981">
                        <w:rPr>
                          <w:rFonts w:hint="eastAsia"/>
                        </w:rPr>
                        <w:t>幅度</w:t>
                      </w:r>
                      <w:r>
                        <w:rPr>
                          <w:rFonts w:hint="eastAsia"/>
                        </w:rPr>
                        <w:t>；</w:t>
                      </w:r>
                      <w:r>
                        <w:rPr>
                          <w:rFonts w:hint="eastAsia"/>
                        </w:rPr>
                        <w:t>d)(c)</w:t>
                      </w:r>
                      <w:r>
                        <w:rPr>
                          <w:rFonts w:hint="eastAsia"/>
                        </w:rPr>
                        <w:t>中频谱经过高斯低通后</w:t>
                      </w:r>
                      <w:r w:rsidR="00955981">
                        <w:rPr>
                          <w:rFonts w:hint="eastAsia"/>
                        </w:rPr>
                        <w:t>频谱幅度</w:t>
                      </w:r>
                    </w:p>
                  </w:txbxContent>
                </v:textbox>
                <w10:wrap type="topAndBottom"/>
              </v:shape>
            </w:pict>
          </mc:Fallback>
        </mc:AlternateContent>
      </w:r>
      <w:r>
        <w:rPr>
          <w:noProof/>
        </w:rPr>
        <mc:AlternateContent>
          <mc:Choice Requires="wps">
            <w:drawing>
              <wp:anchor distT="0" distB="0" distL="114300" distR="114300" simplePos="0" relativeHeight="251750912" behindDoc="0" locked="0" layoutInCell="1" allowOverlap="1" wp14:anchorId="3B63AF45" wp14:editId="7A47C720">
                <wp:simplePos x="0" y="0"/>
                <wp:positionH relativeFrom="column">
                  <wp:posOffset>-265430</wp:posOffset>
                </wp:positionH>
                <wp:positionV relativeFrom="paragraph">
                  <wp:posOffset>5155565</wp:posOffset>
                </wp:positionV>
                <wp:extent cx="3143250" cy="635"/>
                <wp:effectExtent l="0" t="0" r="0" b="3810"/>
                <wp:wrapTopAndBottom/>
                <wp:docPr id="55" name="文本框 55"/>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796A37" w:rsidRPr="004F07E1" w:rsidRDefault="00796A37" w:rsidP="00796A37">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5" o:spid="_x0000_s1056" type="#_x0000_t202" style="position:absolute;left:0;text-align:left;margin-left:-20.9pt;margin-top:405.95pt;width:247.5pt;height:.05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" stroked="f">
                <v:textbox style="mso-fit-shape-to-text:t" inset="0,0,0,0">
                  <w:txbxContent>
                    <w:p w:rsidR="00796A37" w:rsidRPr="004F07E1" w:rsidRDefault="00796A37" w:rsidP="00796A37">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Pr>
          <w:noProof/>
        </w:rPr>
        <mc:AlternateContent>
          <mc:Choice Requires="wps">
            <w:drawing>
              <wp:anchor distT="0" distB="0" distL="114300" distR="114300" simplePos="0" relativeHeight="251752960" behindDoc="0" locked="0" layoutInCell="1" allowOverlap="1" wp14:anchorId="2EAF0765" wp14:editId="0BBB6F68">
                <wp:simplePos x="0" y="0"/>
                <wp:positionH relativeFrom="column">
                  <wp:posOffset>2630170</wp:posOffset>
                </wp:positionH>
                <wp:positionV relativeFrom="paragraph">
                  <wp:posOffset>5155565</wp:posOffset>
                </wp:positionV>
                <wp:extent cx="3143250" cy="635"/>
                <wp:effectExtent l="0" t="0" r="0" b="3810"/>
                <wp:wrapTopAndBottom/>
                <wp:docPr id="56" name="文本框 56"/>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796A37" w:rsidRPr="00BE7E28" w:rsidRDefault="00796A37" w:rsidP="00796A37">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6" o:spid="_x0000_s1057" type="#_x0000_t202" style="position:absolute;left:0;text-align:left;margin-left:207.1pt;margin-top:405.95pt;width:247.5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" stroked="f">
                <v:textbox style="mso-fit-shape-to-text:t" inset="0,0,0,0">
                  <w:txbxContent>
                    <w:p w:rsidR="00796A37" w:rsidRPr="00BE7E28" w:rsidRDefault="00796A37" w:rsidP="00796A37">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Pr>
          <w:rFonts w:hint="eastAsia"/>
          <w:noProof/>
        </w:rPr>
        <w:drawing>
          <wp:anchor distT="0" distB="0" distL="114300" distR="114300" simplePos="0" relativeHeight="251740672" behindDoc="0" locked="0" layoutInCell="1" allowOverlap="1" wp14:anchorId="30ADA7B9" wp14:editId="11082DDD">
            <wp:simplePos x="0" y="0"/>
            <wp:positionH relativeFrom="column">
              <wp:posOffset>2620645</wp:posOffset>
            </wp:positionH>
            <wp:positionV relativeFrom="paragraph">
              <wp:posOffset>2704465</wp:posOffset>
            </wp:positionV>
            <wp:extent cx="3143250" cy="2352675"/>
            <wp:effectExtent l="0" t="0" r="0" b="9525"/>
            <wp:wrapTopAndBottom/>
            <wp:docPr id="44" name="图片 44" descr="C:\Users\Administrator\AppData\Local\Temp\ConnectorClipboard3322815400674517794\image15584404933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C:\Users\Administrator\AppData\Local\Temp\ConnectorClipboard3322815400674517794\image15584404933500.png"/>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Pr>
          <w:rFonts w:hint="eastAsia"/>
          <w:noProof/>
        </w:rPr>
        <w:drawing>
          <wp:anchor distT="0" distB="0" distL="114300" distR="114300" simplePos="0" relativeHeight="251741696" behindDoc="0" locked="0" layoutInCell="1" allowOverlap="1" wp14:anchorId="01D43FF8" wp14:editId="46A6C7EA">
            <wp:simplePos x="0" y="0"/>
            <wp:positionH relativeFrom="column">
              <wp:posOffset>-151130</wp:posOffset>
            </wp:positionH>
            <wp:positionV relativeFrom="paragraph">
              <wp:posOffset>2704465</wp:posOffset>
            </wp:positionV>
            <wp:extent cx="3143250" cy="2352675"/>
            <wp:effectExtent l="0" t="0" r="0" b="9525"/>
            <wp:wrapTopAndBottom/>
            <wp:docPr id="43" name="图片 43" descr="C:\Users\Administrator\AppData\Local\Temp\ConnectorClipboard3322815400674517794\image15584404866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Users\Administrator\AppData\Local\Temp\ConnectorClipboard3322815400674517794\image15584404866820.png"/>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00C332D8">
        <w:rPr>
          <w:rFonts w:hint="eastAsia"/>
        </w:rPr>
        <w:t>利用所有分解层的水平系数举证，平稳小波逆变换，得出滤波后的强度分布。</w:t>
      </w:r>
    </w:p>
    <w:p w:rsidR="00C332D8" w:rsidRDefault="00C332D8" w:rsidP="00796A37">
      <w:pPr>
        <w:pStyle w:val="Afc"/>
        <w:ind w:firstLineChars="0"/>
      </w:pPr>
      <w:r>
        <w:rPr>
          <w:rFonts w:hint="eastAsia"/>
        </w:rPr>
        <w:t>假设向滤波函数，输入条纹背景灰度矩阵，并规定N=3,W为第五号多贝</w:t>
      </w:r>
      <w:r w:rsidR="00796A37">
        <w:rPr>
          <w:rFonts w:hint="eastAsia"/>
        </w:rPr>
        <w:t>西小波函数，得出的结果如上图</w:t>
      </w:r>
      <w:r>
        <w:rPr>
          <w:rFonts w:hint="eastAsia"/>
        </w:rPr>
        <w:t>。</w:t>
      </w:r>
      <w:r w:rsidR="00796A37">
        <w:rPr>
          <w:rFonts w:hint="eastAsia"/>
        </w:rPr>
        <w:t>根据</w:t>
      </w:r>
      <w:r w:rsidR="00796A37">
        <w:fldChar w:fldCharType="begin"/>
      </w:r>
      <w:r w:rsidR="00796A3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96A37">
        <w:fldChar w:fldCharType="separate"/>
      </w:r>
      <w:r w:rsidR="00796A37">
        <w:rPr>
          <w:noProof/>
        </w:rPr>
        <w:t>[8]</w:t>
      </w:r>
      <w:r w:rsidR="00796A37">
        <w:fldChar w:fldCharType="end"/>
      </w:r>
      <w:r w:rsidR="00796A37">
        <w:rPr>
          <w:rFonts w:hint="eastAsia"/>
        </w:rPr>
        <w:t>，可由以下粗糙指数公式衡量滤波效果</w:t>
      </w:r>
    </w:p>
    <w:p w:rsidR="00796A37" w:rsidRPr="00796A37" w:rsidRDefault="00796A37" w:rsidP="00796A37">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796A37" w:rsidRPr="00796A37" w:rsidRDefault="00796A37" w:rsidP="00796A37">
      <w:pPr>
        <w:pStyle w:val="Afc"/>
        <w:ind w:firstLine="480"/>
      </w:pPr>
      <w:r>
        <w:rPr>
          <w:rFonts w:hint="eastAsia"/>
        </w:rPr>
        <w:t>其中，</w:t>
      </w:r>
      <m:oMath>
        <m:r>
          <m:rPr>
            <m:sty m:val="p"/>
          </m:rPr>
          <w:rPr>
            <w:rFonts w:ascii="Cambria Math" w:hAnsi="Cambria Math" w:hint="eastAsia"/>
          </w:rPr>
          <m:t>h</m:t>
        </m:r>
      </m:oMath>
      <w:r>
        <w:rPr>
          <w:rFonts w:hint="eastAsia"/>
        </w:rPr>
        <w:t>为索伯算子中检测横向边缘的卷积核，即</w:t>
      </w:r>
      <m:oMath>
        <m:r>
          <w:rPr>
            <w:rFonts w:ascii="Cambria Math" w:hAnsi="Cambria Math"/>
          </w:rPr>
          <m:t>h⨂X</m:t>
        </m:r>
      </m:oMath>
      <w:r>
        <w:t>中，横向条纹处，灰度值较大，而其他位置灰度值较小。经过取模运算后，相对原图</w:t>
      </w:r>
      <m:oMath>
        <m:r>
          <m:rPr>
            <m:sty m:val="p"/>
          </m:rPr>
          <w:rPr>
            <w:rFonts w:ascii="Cambria Math" w:hAnsi="Cambria Math"/>
          </w:rPr>
          <m:t>X</m:t>
        </m:r>
      </m:oMath>
      <w:r>
        <w:t>，该值越大，则横向条</w:t>
      </w:r>
      <w:r>
        <w:lastRenderedPageBreak/>
        <w:t>纹越多，滤波效果越差，这一标准也可用来优化，滤波参数，例如，多贝西小波函数，高斯低通滤波带宽，平稳小波变换分解层数。图</w:t>
      </w:r>
      <w:r>
        <w:rPr>
          <w:rFonts w:hint="eastAsia"/>
        </w:rPr>
        <w:t>13-a粗糙指数为</w:t>
      </w:r>
      <w:r w:rsidRPr="00796A37">
        <w:t>6.3426</w:t>
      </w:r>
      <w:r>
        <w:t>，图</w:t>
      </w:r>
      <w:r>
        <w:rPr>
          <w:rFonts w:hint="eastAsia"/>
        </w:rPr>
        <w:t>13-b粗糙指数为0.3333，滤波后，粗糙指数相对降幅94.74%。</w:t>
      </w:r>
    </w:p>
    <w:p w:rsidR="00D4425D" w:rsidRDefault="00166D03" w:rsidP="00796A37">
      <w:pPr>
        <w:pStyle w:val="2"/>
        <w:spacing w:before="156" w:after="156"/>
      </w:pPr>
      <w:r>
        <w:rPr>
          <w:noProof/>
        </w:rPr>
        <mc:AlternateContent>
          <mc:Choice Requires="wps">
            <w:drawing>
              <wp:anchor distT="0" distB="0" distL="114300" distR="114300" simplePos="0" relativeHeight="251767296" behindDoc="0" locked="0" layoutInCell="1" allowOverlap="1" wp14:anchorId="3CF99679" wp14:editId="4E0E6531">
                <wp:simplePos x="0" y="0"/>
                <wp:positionH relativeFrom="column">
                  <wp:posOffset>201295</wp:posOffset>
                </wp:positionH>
                <wp:positionV relativeFrom="paragraph">
                  <wp:posOffset>5425440</wp:posOffset>
                </wp:positionV>
                <wp:extent cx="2980690" cy="635"/>
                <wp:effectExtent l="0" t="0" r="0" b="3810"/>
                <wp:wrapTopAndBottom/>
                <wp:docPr id="129" name="文本框 129"/>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7E4D15" w:rsidRPr="000D45CC" w:rsidRDefault="007E4D15" w:rsidP="007E4D15">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29" o:spid="_x0000_s1058" type="#_x0000_t202" style="position:absolute;left:0;text-align:left;margin-left:15.85pt;margin-top:427.2pt;width:234.7pt;height:.0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" stroked="f">
                <v:textbox style="mso-fit-shape-to-text:t" inset="0,0,0,0">
                  <w:txbxContent>
                    <w:p w:rsidR="007E4D15" w:rsidRPr="000D45CC" w:rsidRDefault="007E4D15" w:rsidP="007E4D15">
                      <w:pPr>
                        <w:pStyle w:val="af0"/>
                        <w:spacing w:before="156" w:after="156"/>
                        <w:rPr>
                          <w:rFonts w:eastAsia="黑体" w:cs="Times New Roman"/>
                          <w:noProof/>
                        </w:rPr>
                      </w:pPr>
                      <w:r>
                        <w:rPr>
                          <w:rFonts w:hint="eastAsia"/>
                        </w:rPr>
                        <w:t>(c)</w:t>
                      </w:r>
                    </w:p>
                  </w:txbxContent>
                </v:textbox>
                <w10:wrap type="topAndBottom"/>
              </v:shape>
            </w:pict>
          </mc:Fallback>
        </mc:AlternateContent>
      </w:r>
      <w:r>
        <w:rPr>
          <w:noProof/>
        </w:rPr>
        <w:drawing>
          <wp:anchor distT="0" distB="0" distL="114300" distR="114300" simplePos="0" relativeHeight="251759104" behindDoc="0" locked="0" layoutInCell="1" allowOverlap="1" wp14:anchorId="44C6E3B9" wp14:editId="1D1AFBD0">
            <wp:simplePos x="0" y="0"/>
            <wp:positionH relativeFrom="column">
              <wp:posOffset>2668270</wp:posOffset>
            </wp:positionH>
            <wp:positionV relativeFrom="paragraph">
              <wp:posOffset>3097530</wp:posOffset>
            </wp:positionV>
            <wp:extent cx="2981325" cy="2238375"/>
            <wp:effectExtent l="0" t="0" r="9525" b="9525"/>
            <wp:wrapTopAndBottom/>
            <wp:docPr id="59" name="图片 59" descr="C:\Users\Administrator\AppData\Local\Temp\ConnectorClipboard3322815400674517794\image15584429168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C:\Users\Administrator\AppData\Local\Temp\ConnectorClipboard3322815400674517794\image15584429168140.png"/>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Pr>
          <w:noProof/>
        </w:rPr>
        <w:drawing>
          <wp:anchor distT="0" distB="0" distL="114300" distR="114300" simplePos="0" relativeHeight="251758080" behindDoc="0" locked="0" layoutInCell="1" allowOverlap="1" wp14:anchorId="2F3B189B" wp14:editId="092BB513">
            <wp:simplePos x="0" y="0"/>
            <wp:positionH relativeFrom="column">
              <wp:posOffset>-17780</wp:posOffset>
            </wp:positionH>
            <wp:positionV relativeFrom="paragraph">
              <wp:posOffset>3097530</wp:posOffset>
            </wp:positionV>
            <wp:extent cx="2981325" cy="2238375"/>
            <wp:effectExtent l="0" t="0" r="9525" b="9525"/>
            <wp:wrapTopAndBottom/>
            <wp:docPr id="58" name="图片 58" descr="C:\Users\Administrator\AppData\Local\Temp\ConnectorClipboard3322815400674517794\image15584428890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C:\Users\Administrator\AppData\Local\Temp\ConnectorClipboard3322815400674517794\image15584428890060.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Pr>
          <w:noProof/>
        </w:rPr>
        <w:drawing>
          <wp:anchor distT="0" distB="0" distL="114300" distR="114300" simplePos="0" relativeHeight="251757056" behindDoc="0" locked="0" layoutInCell="1" allowOverlap="1" wp14:anchorId="6CCE474E" wp14:editId="40927E63">
            <wp:simplePos x="0" y="0"/>
            <wp:positionH relativeFrom="column">
              <wp:posOffset>-17780</wp:posOffset>
            </wp:positionH>
            <wp:positionV relativeFrom="paragraph">
              <wp:posOffset>504190</wp:posOffset>
            </wp:positionV>
            <wp:extent cx="2981325" cy="2238375"/>
            <wp:effectExtent l="0" t="0" r="9525" b="9525"/>
            <wp:wrapTopAndBottom/>
            <wp:docPr id="57" name="图片 57" descr="C:\Users\Administrator\AppData\Local\Temp\ConnectorClipboard3322815400674517794\image155844285676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C:\Users\Administrator\AppData\Local\Temp\ConnectorClipboard3322815400674517794\image15584428567650.pn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Pr>
          <w:noProof/>
        </w:rPr>
        <w:drawing>
          <wp:anchor distT="0" distB="0" distL="114300" distR="114300" simplePos="0" relativeHeight="251760128" behindDoc="0" locked="0" layoutInCell="1" allowOverlap="1" wp14:anchorId="4F0769F7" wp14:editId="6A7905F0">
            <wp:simplePos x="0" y="0"/>
            <wp:positionH relativeFrom="column">
              <wp:posOffset>2668270</wp:posOffset>
            </wp:positionH>
            <wp:positionV relativeFrom="paragraph">
              <wp:posOffset>504190</wp:posOffset>
            </wp:positionV>
            <wp:extent cx="2981325" cy="2238375"/>
            <wp:effectExtent l="0" t="0" r="9525" b="9525"/>
            <wp:wrapTopAndBottom/>
            <wp:docPr id="60" name="图片 60" descr="C:\Users\Administrator\AppData\Local\Temp\ConnectorClipboard3322815400674517794\image15584429440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C:\Users\Administrator\AppData\Local\Temp\ConnectorClipboard3322815400674517794\image15584429440980.pn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7E4D15">
        <w:rPr>
          <w:noProof/>
        </w:rPr>
        <mc:AlternateContent>
          <mc:Choice Requires="wps">
            <w:drawing>
              <wp:anchor distT="0" distB="0" distL="114300" distR="114300" simplePos="0" relativeHeight="251763200" behindDoc="0" locked="0" layoutInCell="1" allowOverlap="1" wp14:anchorId="3FE5C6E4" wp14:editId="6D0BF896">
                <wp:simplePos x="0" y="0"/>
                <wp:positionH relativeFrom="column">
                  <wp:posOffset>-17780</wp:posOffset>
                </wp:positionH>
                <wp:positionV relativeFrom="paragraph">
                  <wp:posOffset>2796540</wp:posOffset>
                </wp:positionV>
                <wp:extent cx="2980690" cy="635"/>
                <wp:effectExtent l="0" t="0" r="0" b="3810"/>
                <wp:wrapTopAndBottom/>
                <wp:docPr id="63" name="文本框 63"/>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7E4D15" w:rsidRPr="00E02DA5" w:rsidRDefault="007E4D15" w:rsidP="007E4D15">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3" o:spid="_x0000_s1059" type="#_x0000_t202" style="position:absolute;left:0;text-align:left;margin-left:-1.4pt;margin-top:220.2pt;width:234.7pt;height:.05pt;z-index:25176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" stroked="f">
                <v:textbox style="mso-fit-shape-to-text:t" inset="0,0,0,0">
                  <w:txbxContent>
                    <w:p w:rsidR="007E4D15" w:rsidRPr="00E02DA5" w:rsidRDefault="007E4D15" w:rsidP="007E4D15">
                      <w:pPr>
                        <w:pStyle w:val="af0"/>
                        <w:spacing w:before="156" w:after="156"/>
                        <w:rPr>
                          <w:rFonts w:eastAsia="黑体" w:cs="Times New Roman"/>
                          <w:noProof/>
                        </w:rPr>
                      </w:pPr>
                      <w:r>
                        <w:rPr>
                          <w:rFonts w:hint="eastAsia"/>
                        </w:rPr>
                        <w:t>(a)</w:t>
                      </w:r>
                    </w:p>
                  </w:txbxContent>
                </v:textbox>
                <w10:wrap type="topAndBottom"/>
              </v:shape>
            </w:pict>
          </mc:Fallback>
        </mc:AlternateContent>
      </w:r>
      <w:r w:rsidR="007E4D15">
        <w:rPr>
          <w:noProof/>
        </w:rPr>
        <mc:AlternateContent>
          <mc:Choice Requires="wps">
            <w:drawing>
              <wp:anchor distT="0" distB="0" distL="114300" distR="114300" simplePos="0" relativeHeight="251765248" behindDoc="0" locked="0" layoutInCell="1" allowOverlap="1" wp14:anchorId="7F4C7193" wp14:editId="32AE0193">
                <wp:simplePos x="0" y="0"/>
                <wp:positionH relativeFrom="column">
                  <wp:posOffset>2668270</wp:posOffset>
                </wp:positionH>
                <wp:positionV relativeFrom="paragraph">
                  <wp:posOffset>2796540</wp:posOffset>
                </wp:positionV>
                <wp:extent cx="2980690" cy="635"/>
                <wp:effectExtent l="0" t="0" r="0" b="3810"/>
                <wp:wrapTopAndBottom/>
                <wp:docPr id="128" name="文本框 128"/>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7E4D15" w:rsidRPr="00E20F73" w:rsidRDefault="007E4D15" w:rsidP="007E4D15">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28" o:spid="_x0000_s1060" type="#_x0000_t202" style="position:absolute;left:0;text-align:left;margin-left:210.1pt;margin-top:220.2pt;width:234.7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" stroked="f">
                <v:textbox style="mso-fit-shape-to-text:t" inset="0,0,0,0">
                  <w:txbxContent>
                    <w:p w:rsidR="007E4D15" w:rsidRPr="00E20F73" w:rsidRDefault="007E4D15" w:rsidP="007E4D15">
                      <w:pPr>
                        <w:pStyle w:val="af0"/>
                        <w:spacing w:before="156" w:after="156"/>
                        <w:rPr>
                          <w:rFonts w:eastAsia="黑体" w:cs="Times New Roman"/>
                          <w:noProof/>
                        </w:rPr>
                      </w:pPr>
                      <w:r>
                        <w:rPr>
                          <w:rFonts w:hint="eastAsia"/>
                        </w:rPr>
                        <w:t>(b)</w:t>
                      </w:r>
                    </w:p>
                  </w:txbxContent>
                </v:textbox>
                <w10:wrap type="topAndBottom"/>
              </v:shape>
            </w:pict>
          </mc:Fallback>
        </mc:AlternateContent>
      </w:r>
      <w:r w:rsidR="00796A37">
        <w:rPr>
          <w:noProof/>
        </w:rPr>
        <w:t xml:space="preserve"> </w:t>
      </w:r>
      <w:r w:rsidR="00DE2213">
        <w:rPr>
          <w:rFonts w:hint="eastAsia"/>
        </w:rPr>
        <w:t>结果分析</w:t>
      </w:r>
    </w:p>
    <w:p w:rsidR="00CE7B1C" w:rsidRDefault="00166D03" w:rsidP="00166D03">
      <w:pPr>
        <w:pStyle w:val="Afc"/>
        <w:ind w:firstLineChars="0" w:firstLine="0"/>
      </w:pPr>
      <w:r>
        <w:rPr>
          <w:noProof/>
        </w:rPr>
        <mc:AlternateContent>
          <mc:Choice Requires="wps">
            <w:drawing>
              <wp:anchor distT="0" distB="0" distL="114300" distR="114300" simplePos="0" relativeHeight="251771392" behindDoc="0" locked="0" layoutInCell="1" allowOverlap="1" wp14:anchorId="34542F78" wp14:editId="1CADEEA8">
                <wp:simplePos x="0" y="0"/>
                <wp:positionH relativeFrom="column">
                  <wp:posOffset>-18415</wp:posOffset>
                </wp:positionH>
                <wp:positionV relativeFrom="paragraph">
                  <wp:posOffset>3067685</wp:posOffset>
                </wp:positionV>
                <wp:extent cx="5667375" cy="635"/>
                <wp:effectExtent l="0" t="0" r="9525" b="7620"/>
                <wp:wrapTopAndBottom/>
                <wp:docPr id="140" name="文本框 140"/>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a:effectLst/>
                      </wps:spPr>
                      <wps:txbx>
                        <w:txbxContent>
                          <w:p w:rsidR="007E4D15" w:rsidRPr="00E602C7" w:rsidRDefault="007E4D15" w:rsidP="007E4D15">
                            <w:pPr>
                              <w:pStyle w:val="af0"/>
                              <w:spacing w:before="156" w:after="156"/>
                              <w:rPr>
                                <w:rFonts w:eastAsia="黑体" w:cs="Times New Roman"/>
                                <w:noProof/>
                              </w:rPr>
                            </w:pPr>
                            <w:r>
                              <w:rPr>
                                <w:rFonts w:hint="eastAsia"/>
                              </w:rPr>
                              <w:t>图</w:t>
                            </w:r>
                            <w:r>
                              <w:rPr>
                                <w:rFonts w:hint="eastAsia"/>
                              </w:rPr>
                              <w:t xml:space="preserve"> </w:t>
                            </w:r>
                            <w:r w:rsidR="00A4296B">
                              <w:rPr>
                                <w:rFonts w:hint="eastAsia"/>
                              </w:rPr>
                              <w:t>14</w:t>
                            </w:r>
                            <w:r w:rsidR="00A4296B">
                              <w:rPr>
                                <w:rFonts w:hint="eastAsia"/>
                              </w:rPr>
                              <w:t>平稳小波傅立叶滤波林肯脸条纹叠加图：</w:t>
                            </w:r>
                            <w:r w:rsidR="00A4296B">
                              <w:rPr>
                                <w:rFonts w:hint="eastAsia"/>
                              </w:rPr>
                              <w:t>a)</w:t>
                            </w:r>
                            <w:r w:rsidR="00955981">
                              <w:rPr>
                                <w:rFonts w:hint="eastAsia"/>
                              </w:rPr>
                              <w:t>第三层水平分解系数</w:t>
                            </w:r>
                            <w:r w:rsidR="00A4296B">
                              <w:rPr>
                                <w:rFonts w:hint="eastAsia"/>
                              </w:rPr>
                              <w:t>;b)</w:t>
                            </w:r>
                            <w:r w:rsidR="00955981">
                              <w:rPr>
                                <w:rFonts w:hint="eastAsia"/>
                              </w:rPr>
                              <w:t>滤波后第三层分解层水平系数</w:t>
                            </w:r>
                            <w:r w:rsidR="00A4296B">
                              <w:rPr>
                                <w:rFonts w:hint="eastAsia"/>
                              </w:rPr>
                              <w:t>;c)</w:t>
                            </w:r>
                            <w:r w:rsidR="00955981" w:rsidRPr="00955981">
                              <w:rPr>
                                <w:rFonts w:hint="eastAsia"/>
                              </w:rPr>
                              <w:t xml:space="preserve"> </w:t>
                            </w:r>
                            <w:r w:rsidR="00955981">
                              <w:rPr>
                                <w:rFonts w:hint="eastAsia"/>
                              </w:rPr>
                              <w:t>(a)</w:t>
                            </w:r>
                            <w:r w:rsidR="00955981">
                              <w:rPr>
                                <w:rFonts w:hint="eastAsia"/>
                              </w:rPr>
                              <w:t>中系数傅立叶变化后的频谱幅度</w:t>
                            </w:r>
                            <w:r w:rsidR="00A4296B">
                              <w:rPr>
                                <w:rFonts w:hint="eastAsia"/>
                              </w:rPr>
                              <w:t>;d)</w:t>
                            </w:r>
                            <w:r w:rsidR="00955981" w:rsidRPr="00955981">
                              <w:rPr>
                                <w:rFonts w:hint="eastAsia"/>
                              </w:rPr>
                              <w:t xml:space="preserve"> </w:t>
                            </w:r>
                            <w:r w:rsidR="00955981">
                              <w:rPr>
                                <w:rFonts w:hint="eastAsia"/>
                              </w:rPr>
                              <w:t>(c)</w:t>
                            </w:r>
                            <w:r w:rsidR="00955981">
                              <w:rPr>
                                <w:rFonts w:hint="eastAsia"/>
                              </w:rPr>
                              <w:t>中频谱经过高斯低通后的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0" o:spid="_x0000_s1061" type="#_x0000_t202" style="position:absolute;margin-left:-1.45pt;margin-top:241.55pt;width:446.25pt;height:.05pt;z-index:25177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" stroked="f">
                <v:textbox style="mso-fit-shape-to-text:t" inset="0,0,0,0">
                  <w:txbxContent>
                    <w:p w:rsidR="007E4D15" w:rsidRPr="00E602C7" w:rsidRDefault="007E4D15" w:rsidP="007E4D15">
                      <w:pPr>
                        <w:pStyle w:val="af0"/>
                        <w:spacing w:before="156" w:after="156"/>
                        <w:rPr>
                          <w:rFonts w:eastAsia="黑体" w:cs="Times New Roman"/>
                          <w:noProof/>
                        </w:rPr>
                      </w:pPr>
                      <w:r>
                        <w:rPr>
                          <w:rFonts w:hint="eastAsia"/>
                        </w:rPr>
                        <w:t>图</w:t>
                      </w:r>
                      <w:r>
                        <w:rPr>
                          <w:rFonts w:hint="eastAsia"/>
                        </w:rPr>
                        <w:t xml:space="preserve"> </w:t>
                      </w:r>
                      <w:r w:rsidR="00A4296B">
                        <w:rPr>
                          <w:rFonts w:hint="eastAsia"/>
                        </w:rPr>
                        <w:t>14</w:t>
                      </w:r>
                      <w:r w:rsidR="00A4296B">
                        <w:rPr>
                          <w:rFonts w:hint="eastAsia"/>
                        </w:rPr>
                        <w:t>平稳小波傅立叶滤波林肯脸条纹叠加图：</w:t>
                      </w:r>
                      <w:r w:rsidR="00A4296B">
                        <w:rPr>
                          <w:rFonts w:hint="eastAsia"/>
                        </w:rPr>
                        <w:t>a)</w:t>
                      </w:r>
                      <w:r w:rsidR="00955981">
                        <w:rPr>
                          <w:rFonts w:hint="eastAsia"/>
                        </w:rPr>
                        <w:t>第三层水平分解系数</w:t>
                      </w:r>
                      <w:r w:rsidR="00A4296B">
                        <w:rPr>
                          <w:rFonts w:hint="eastAsia"/>
                        </w:rPr>
                        <w:t>;b)</w:t>
                      </w:r>
                      <w:r w:rsidR="00955981">
                        <w:rPr>
                          <w:rFonts w:hint="eastAsia"/>
                        </w:rPr>
                        <w:t>滤波后第三层分解层水平系数</w:t>
                      </w:r>
                      <w:r w:rsidR="00A4296B">
                        <w:rPr>
                          <w:rFonts w:hint="eastAsia"/>
                        </w:rPr>
                        <w:t>;c)</w:t>
                      </w:r>
                      <w:r w:rsidR="00955981" w:rsidRPr="00955981">
                        <w:rPr>
                          <w:rFonts w:hint="eastAsia"/>
                        </w:rPr>
                        <w:t xml:space="preserve"> </w:t>
                      </w:r>
                      <w:r w:rsidR="00955981">
                        <w:rPr>
                          <w:rFonts w:hint="eastAsia"/>
                        </w:rPr>
                        <w:t>(a)</w:t>
                      </w:r>
                      <w:r w:rsidR="00955981">
                        <w:rPr>
                          <w:rFonts w:hint="eastAsia"/>
                        </w:rPr>
                        <w:t>中系数傅立叶变化后的</w:t>
                      </w:r>
                      <w:r w:rsidR="00955981">
                        <w:rPr>
                          <w:rFonts w:hint="eastAsia"/>
                        </w:rPr>
                        <w:t>频谱幅度</w:t>
                      </w:r>
                      <w:r w:rsidR="00A4296B">
                        <w:rPr>
                          <w:rFonts w:hint="eastAsia"/>
                        </w:rPr>
                        <w:t>;d)</w:t>
                      </w:r>
                      <w:r w:rsidR="00955981" w:rsidRPr="00955981">
                        <w:rPr>
                          <w:rFonts w:hint="eastAsia"/>
                        </w:rPr>
                        <w:t xml:space="preserve"> </w:t>
                      </w:r>
                      <w:r w:rsidR="00955981">
                        <w:rPr>
                          <w:rFonts w:hint="eastAsia"/>
                        </w:rPr>
                        <w:t>(c)</w:t>
                      </w:r>
                      <w:r w:rsidR="00955981">
                        <w:rPr>
                          <w:rFonts w:hint="eastAsia"/>
                        </w:rPr>
                        <w:t>中频谱经过高斯低通后</w:t>
                      </w:r>
                      <w:r w:rsidR="00955981">
                        <w:rPr>
                          <w:rFonts w:hint="eastAsia"/>
                        </w:rPr>
                        <w:t>的频谱幅度</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2C357DC4" wp14:editId="1B26A352">
                <wp:simplePos x="0" y="0"/>
                <wp:positionH relativeFrom="column">
                  <wp:posOffset>2849245</wp:posOffset>
                </wp:positionH>
                <wp:positionV relativeFrom="paragraph">
                  <wp:posOffset>2673350</wp:posOffset>
                </wp:positionV>
                <wp:extent cx="2981325" cy="635"/>
                <wp:effectExtent l="0" t="0" r="9525" b="3810"/>
                <wp:wrapTopAndBottom/>
                <wp:docPr id="130" name="文本框 130"/>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a:effectLst/>
                      </wps:spPr>
                      <wps:txbx>
                        <w:txbxContent>
                          <w:p w:rsidR="007E4D15" w:rsidRPr="00474695" w:rsidRDefault="007E4D15" w:rsidP="007E4D15">
                            <w:pPr>
                              <w:pStyle w:val="af0"/>
                              <w:spacing w:before="156" w:after="156"/>
                              <w:rPr>
                                <w:rFonts w:eastAsia="黑体" w:cs="Times New Roman"/>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0" o:spid="_x0000_s1062" type="#_x0000_t202" style="position:absolute;margin-left:224.35pt;margin-top:210.5pt;width:234.75pt;height:.05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" stroked="f">
                <v:textbox style="mso-fit-shape-to-text:t" inset="0,0,0,0">
                  <w:txbxContent>
                    <w:p w:rsidR="007E4D15" w:rsidRPr="00474695" w:rsidRDefault="007E4D15" w:rsidP="007E4D15">
                      <w:pPr>
                        <w:pStyle w:val="af0"/>
                        <w:spacing w:before="156" w:after="156"/>
                        <w:rPr>
                          <w:rFonts w:eastAsia="黑体" w:cs="Times New Roman"/>
                          <w:noProof/>
                        </w:rPr>
                      </w:pPr>
                      <w:r>
                        <w:rPr>
                          <w:rFonts w:hint="eastAsia"/>
                        </w:rPr>
                        <w:t>(d)</w:t>
                      </w:r>
                    </w:p>
                  </w:txbxContent>
                </v:textbox>
                <w10:wrap type="topAndBottom"/>
              </v:shape>
            </w:pict>
          </mc:Fallback>
        </mc:AlternateContent>
      </w:r>
      <w:r w:rsidR="00955981">
        <w:t>如上图，所示，</w:t>
      </w:r>
      <w:r w:rsidR="00424D3F">
        <w:rPr>
          <w:rFonts w:hint="eastAsia"/>
        </w:rPr>
        <w:t>图14-a是由平稳小波变换，得出的第三分解层，的水平系数，可见经过三次高通滤波后，高频条纹和由于物体扭曲的高频线条，均在水平系数中。图14-c是该水平系数经傅立叶变化后，频谱的幅度分布。从此图，可见，只在竖向频</w:t>
      </w:r>
      <w:r w:rsidR="00424D3F">
        <w:rPr>
          <w:rFonts w:hint="eastAsia"/>
        </w:rPr>
        <w:lastRenderedPageBreak/>
        <w:t>率出出现较高幅度分布，符合高斯低通滤波的假设，即无需对水平空间频率滤波。图14-d是</w:t>
      </w:r>
      <w:r w:rsidR="003D1DE5">
        <w:rPr>
          <w:rFonts w:hint="eastAsia"/>
        </w:rPr>
        <w:t>经高斯低通滤波后的频谱幅度图，使用的高斯标准差为10。从图中可见</w:t>
      </w:r>
      <w:r w:rsidR="00CE7B1C">
        <w:rPr>
          <w:rFonts w:hint="eastAsia"/>
        </w:rPr>
        <w:t>，依然有带状集中于俩竖向空间频率的幅度分布，这表明在最后得到的图样中，依然有低频条纹。图14-b中，可见清晰莫尔等高线，以及在背景中未去除中的条纹噪声。</w:t>
      </w:r>
      <w:r w:rsidR="00CE7B1C">
        <w:rPr>
          <w:noProof/>
        </w:rPr>
        <mc:AlternateContent>
          <mc:Choice Requires="wps">
            <w:drawing>
              <wp:anchor distT="0" distB="0" distL="114300" distR="114300" simplePos="0" relativeHeight="251773440" behindDoc="0" locked="0" layoutInCell="1" allowOverlap="1" wp14:anchorId="6F4D80A9" wp14:editId="0B4DB82D">
                <wp:simplePos x="0" y="0"/>
                <wp:positionH relativeFrom="column">
                  <wp:posOffset>467995</wp:posOffset>
                </wp:positionH>
                <wp:positionV relativeFrom="paragraph">
                  <wp:posOffset>5606415</wp:posOffset>
                </wp:positionV>
                <wp:extent cx="4926965" cy="635"/>
                <wp:effectExtent l="0" t="0" r="6985" b="3810"/>
                <wp:wrapTopAndBottom/>
                <wp:docPr id="149" name="文本框 149"/>
                <wp:cNvGraphicFramePr/>
                <a:graphic xmlns:a="http://schemas.openxmlformats.org/drawingml/2006/main">
                  <a:graphicData uri="http://schemas.microsoft.com/office/word/2010/wordprocessingShape">
                    <wps:wsp>
                      <wps:cNvSpPr txBox="1"/>
                      <wps:spPr>
                        <a:xfrm>
                          <a:off x="0" y="0"/>
                          <a:ext cx="4926965" cy="635"/>
                        </a:xfrm>
                        <a:prstGeom prst="rect">
                          <a:avLst/>
                        </a:prstGeom>
                        <a:solidFill>
                          <a:prstClr val="white"/>
                        </a:solidFill>
                        <a:ln>
                          <a:noFill/>
                        </a:ln>
                        <a:effectLst/>
                      </wps:spPr>
                      <wps:txbx>
                        <w:txbxContent>
                          <w:p w:rsidR="00CE7B1C" w:rsidRPr="00437B44" w:rsidRDefault="00CE7B1C" w:rsidP="00CE7B1C">
                            <w:pPr>
                              <w:pStyle w:val="af0"/>
                              <w:spacing w:before="156" w:after="156"/>
                              <w:rPr>
                                <w:rFonts w:ascii="宋体" w:eastAsia="宋体" w:hAnsi="宋体" w:cs="Times New Roman"/>
                                <w:szCs w:val="20"/>
                              </w:rPr>
                            </w:pPr>
                            <w:r>
                              <w:t>图</w:t>
                            </w:r>
                            <w:r w:rsidR="00166D03">
                              <w:rPr>
                                <w:rFonts w:hint="eastAsia"/>
                              </w:rPr>
                              <w:t>15</w:t>
                            </w:r>
                            <w:r>
                              <w:rPr>
                                <w:rFonts w:hint="eastAsia"/>
                              </w:rPr>
                              <w:t>经平稳小波傅立叶滤波后的强度分布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9" o:spid="_x0000_s1063" type="#_x0000_t202" style="position:absolute;margin-left:36.85pt;margin-top:441.45pt;width:387.95pt;height:.05pt;z-index:25177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" stroked="f">
                <v:textbox style="mso-fit-shape-to-text:t" inset="0,0,0,0">
                  <w:txbxContent>
                    <w:p w:rsidR="00CE7B1C" w:rsidRPr="00437B44" w:rsidRDefault="00CE7B1C" w:rsidP="00CE7B1C">
                      <w:pPr>
                        <w:pStyle w:val="af0"/>
                        <w:spacing w:before="156" w:after="156"/>
                        <w:rPr>
                          <w:rFonts w:ascii="宋体" w:eastAsia="宋体" w:hAnsi="宋体" w:cs="Times New Roman"/>
                          <w:szCs w:val="20"/>
                        </w:rPr>
                      </w:pPr>
                      <w:r>
                        <w:t>图</w:t>
                      </w:r>
                      <w:r w:rsidR="00166D03">
                        <w:rPr>
                          <w:rFonts w:hint="eastAsia"/>
                        </w:rPr>
                        <w:t>15</w:t>
                      </w:r>
                      <w:r>
                        <w:rPr>
                          <w:rFonts w:hint="eastAsia"/>
                        </w:rPr>
                        <w:t>经平稳小波傅立叶滤波后的强度分布图</w:t>
                      </w:r>
                    </w:p>
                  </w:txbxContent>
                </v:textbox>
                <w10:wrap type="topAndBottom"/>
              </v:shape>
            </w:pict>
          </mc:Fallback>
        </mc:AlternateContent>
      </w:r>
      <w:r w:rsidR="00CE7B1C">
        <w:rPr>
          <w:rFonts w:cs="宋体"/>
          <w:noProof/>
          <w:kern w:val="0"/>
          <w:szCs w:val="24"/>
        </w:rPr>
        <w:drawing>
          <wp:anchor distT="0" distB="0" distL="114300" distR="114300" simplePos="0" relativeHeight="251761152" behindDoc="0" locked="0" layoutInCell="1" allowOverlap="1" wp14:anchorId="3F9F55AA" wp14:editId="5EA620E4">
            <wp:simplePos x="0" y="0"/>
            <wp:positionH relativeFrom="column">
              <wp:posOffset>466090</wp:posOffset>
            </wp:positionH>
            <wp:positionV relativeFrom="paragraph">
              <wp:posOffset>1853565</wp:posOffset>
            </wp:positionV>
            <wp:extent cx="4926965" cy="3695700"/>
            <wp:effectExtent l="0" t="0" r="698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T-FFT-Result.png"/>
                    <pic:cNvPicPr/>
                  </pic:nvPicPr>
                  <pic:blipFill>
                    <a:blip r:embed="rId43">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a:graphicData>
            </a:graphic>
            <wp14:sizeRelH relativeFrom="page">
              <wp14:pctWidth>0</wp14:pctWidth>
            </wp14:sizeRelH>
            <wp14:sizeRelV relativeFrom="page">
              <wp14:pctHeight>0</wp14:pctHeight>
            </wp14:sizeRelV>
          </wp:anchor>
        </w:drawing>
      </w:r>
      <w:r w:rsidR="00CE7B1C">
        <w:rPr>
          <w:rFonts w:hint="eastAsia"/>
        </w:rPr>
        <w:t>最后，将经过高斯低通滤波后的水平系数，回带到MATLAB平稳小波拟变化中，得到最终强度分布结果。</w:t>
      </w:r>
    </w:p>
    <w:p w:rsidR="00CE7B1C" w:rsidRDefault="00CE7B1C" w:rsidP="00424D3F">
      <w:pPr>
        <w:pStyle w:val="Afc"/>
        <w:ind w:firstLine="480"/>
      </w:pPr>
      <w:r>
        <w:rPr>
          <w:rFonts w:hint="eastAsia"/>
        </w:rPr>
        <w:t>在上图中，发现有对应</w:t>
      </w:r>
      <w:r w:rsidR="00166D03">
        <w:rPr>
          <w:rFonts w:hint="eastAsia"/>
        </w:rPr>
        <w:t>低频噪声的背景条纹，该条纹频率小于所需的莫尔等高线频率，故无法直接通过低通滤除，而选择带通，无法适应测量任务的一般性要求,具体修正会在第6章相位提取部分详细讨论。</w:t>
      </w:r>
      <w:r w:rsidR="00B7302E">
        <w:rPr>
          <w:rFonts w:hint="eastAsia"/>
        </w:rPr>
        <w:t>关于滤波</w:t>
      </w:r>
    </w:p>
    <w:p w:rsidR="00806A1B" w:rsidRPr="00424D3F" w:rsidRDefault="00806A1B" w:rsidP="00424D3F">
      <w:pPr>
        <w:pStyle w:val="Afc"/>
        <w:ind w:firstLine="480"/>
      </w:pPr>
      <w:r>
        <w:br w:type="page"/>
      </w:r>
    </w:p>
    <w:p w:rsidR="00756CCF" w:rsidRDefault="00756CCF" w:rsidP="00806A1B">
      <w:pPr>
        <w:pStyle w:val="1"/>
        <w:spacing w:before="312" w:after="312"/>
      </w:pPr>
      <w:bookmarkStart w:id="72" w:name="_Toc9065212"/>
      <w:bookmarkStart w:id="73" w:name="_Toc9283423"/>
      <w:r>
        <w:rPr>
          <w:rFonts w:hint="eastAsia"/>
        </w:rPr>
        <w:lastRenderedPageBreak/>
        <w:t>相位提取展开</w:t>
      </w:r>
      <w:bookmarkEnd w:id="72"/>
      <w:bookmarkEnd w:id="73"/>
    </w:p>
    <w:p w:rsidR="00D4425D" w:rsidRDefault="00D4425D" w:rsidP="00D4425D">
      <w:pPr>
        <w:pStyle w:val="2"/>
        <w:spacing w:before="156" w:after="156"/>
      </w:pPr>
      <w:r>
        <w:t>相位提取</w:t>
      </w:r>
    </w:p>
    <w:p w:rsidR="004E2782" w:rsidRDefault="004E2782" w:rsidP="004E2782">
      <w:pPr>
        <w:pStyle w:val="Afc"/>
        <w:ind w:firstLine="480"/>
      </w:pPr>
      <w:r>
        <w:t>再经过滤波后，可将得到的强度分布看作</w:t>
      </w:r>
    </w:p>
    <w:p w:rsidR="00D4425D" w:rsidRDefault="00D4425D" w:rsidP="00D4425D">
      <w:pPr>
        <w:pStyle w:val="2"/>
        <w:spacing w:before="156" w:after="156"/>
      </w:pPr>
      <w:r>
        <w:rPr>
          <w:rFonts w:hint="eastAsia"/>
        </w:rPr>
        <w:t>相位展开</w:t>
      </w:r>
    </w:p>
    <w:p w:rsidR="00806A1B" w:rsidRDefault="00806A1B" w:rsidP="00D4425D">
      <w:pPr>
        <w:pStyle w:val="2"/>
        <w:spacing w:before="156" w:after="156"/>
        <w:rPr>
          <w:sz w:val="32"/>
          <w:szCs w:val="32"/>
        </w:rPr>
      </w:pPr>
      <w:r>
        <w:br w:type="page"/>
      </w:r>
    </w:p>
    <w:p w:rsidR="00756CCF" w:rsidRDefault="00756CCF" w:rsidP="00806A1B">
      <w:pPr>
        <w:pStyle w:val="1"/>
        <w:spacing w:before="312" w:after="312"/>
      </w:pPr>
      <w:bookmarkStart w:id="74" w:name="_Toc9065213"/>
      <w:bookmarkStart w:id="75" w:name="_Toc9283424"/>
      <w:r>
        <w:rPr>
          <w:rFonts w:hint="eastAsia"/>
        </w:rPr>
        <w:lastRenderedPageBreak/>
        <w:t>实验过程和结果</w:t>
      </w:r>
      <w:bookmarkEnd w:id="74"/>
      <w:bookmarkEnd w:id="75"/>
    </w:p>
    <w:p w:rsidR="00D4425D" w:rsidRDefault="00D4425D" w:rsidP="00D4425D">
      <w:pPr>
        <w:pStyle w:val="2"/>
        <w:spacing w:before="156" w:after="156"/>
      </w:pPr>
      <w:r>
        <w:t>实验过程</w:t>
      </w:r>
    </w:p>
    <w:p w:rsidR="00D4425D" w:rsidRDefault="00D4425D" w:rsidP="00D4425D">
      <w:pPr>
        <w:pStyle w:val="2"/>
        <w:spacing w:before="156" w:after="156"/>
      </w:pPr>
      <w:r>
        <w:rPr>
          <w:rFonts w:hint="eastAsia"/>
        </w:rPr>
        <w:t>实验结果</w:t>
      </w:r>
    </w:p>
    <w:p w:rsidR="00806A1B" w:rsidRDefault="00806A1B" w:rsidP="00D4425D">
      <w:pPr>
        <w:pStyle w:val="2"/>
        <w:spacing w:before="156" w:after="156"/>
        <w:rPr>
          <w:sz w:val="32"/>
          <w:szCs w:val="32"/>
        </w:rPr>
      </w:pPr>
      <w:r>
        <w:br w:type="page"/>
      </w:r>
    </w:p>
    <w:p w:rsidR="000447A3" w:rsidRPr="004F354C" w:rsidRDefault="004F354C" w:rsidP="004F354C">
      <w:pPr>
        <w:pStyle w:val="1"/>
        <w:spacing w:before="312" w:after="312"/>
      </w:pPr>
      <w:bookmarkStart w:id="76" w:name="_Toc9283425"/>
      <w:r w:rsidRPr="004F354C">
        <w:rPr>
          <w:rFonts w:hint="eastAsia"/>
        </w:rPr>
        <w:lastRenderedPageBreak/>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796A37" w:rsidRPr="00796A37" w:rsidRDefault="00B616AA" w:rsidP="00796A37">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796A37" w:rsidRPr="00796A37">
        <w:t>1.</w:t>
      </w:r>
      <w:r w:rsidR="00796A37" w:rsidRPr="00796A37">
        <w:tab/>
      </w:r>
      <w:r w:rsidR="00796A37" w:rsidRPr="00796A37">
        <w:t>蔡海云</w:t>
      </w:r>
      <w:r w:rsidR="00796A37" w:rsidRPr="00796A37">
        <w:t xml:space="preserve">, </w:t>
      </w:r>
      <w:r w:rsidR="00796A37" w:rsidRPr="00796A37">
        <w:rPr>
          <w:i/>
        </w:rPr>
        <w:t>三坐标机复杂曲线曲面轮廓度自适应评价方法的研究及软件开发</w:t>
      </w:r>
      <w:r w:rsidR="00796A37" w:rsidRPr="00796A37">
        <w:t xml:space="preserve">. 2000, </w:t>
      </w:r>
      <w:r w:rsidR="00796A37" w:rsidRPr="00796A37">
        <w:t>西安理工大学</w:t>
      </w:r>
      <w:r w:rsidR="00796A37" w:rsidRPr="00796A37">
        <w:t>.</w:t>
      </w:r>
    </w:p>
    <w:p w:rsidR="00796A37" w:rsidRPr="00796A37" w:rsidRDefault="00796A37" w:rsidP="00796A37">
      <w:pPr>
        <w:pStyle w:val="EndNoteBibliography"/>
        <w:ind w:left="720" w:hanging="720"/>
      </w:pPr>
      <w:r w:rsidRPr="00796A37">
        <w:t>2.</w:t>
      </w:r>
      <w:r w:rsidRPr="00796A37">
        <w:tab/>
      </w:r>
      <w:r w:rsidRPr="00796A37">
        <w:t>冯建</w:t>
      </w:r>
      <w:r w:rsidRPr="00796A37">
        <w:t xml:space="preserve">, </w:t>
      </w:r>
      <w:r w:rsidRPr="00796A37">
        <w:rPr>
          <w:i/>
        </w:rPr>
        <w:t>纳米三坐标机之高精度微型环境箱研制</w:t>
      </w:r>
      <w:r w:rsidRPr="00796A37">
        <w:t xml:space="preserve">. 2016, </w:t>
      </w:r>
      <w:r w:rsidRPr="00796A37">
        <w:t>合肥工业大学</w:t>
      </w:r>
      <w:r w:rsidRPr="00796A37">
        <w:t>.</w:t>
      </w:r>
    </w:p>
    <w:p w:rsidR="00796A37" w:rsidRPr="00796A37" w:rsidRDefault="00796A37" w:rsidP="00796A37">
      <w:pPr>
        <w:pStyle w:val="EndNoteBibliography"/>
        <w:ind w:left="720" w:hanging="720"/>
      </w:pPr>
      <w:r w:rsidRPr="00796A37">
        <w:t>3.</w:t>
      </w:r>
      <w:r w:rsidRPr="00796A37">
        <w:tab/>
      </w:r>
      <w:r w:rsidRPr="00796A37">
        <w:t>刘佳</w:t>
      </w:r>
      <w:r w:rsidRPr="00796A37">
        <w:t xml:space="preserve">, </w:t>
      </w:r>
      <w:r w:rsidRPr="00796A37">
        <w:rPr>
          <w:i/>
        </w:rPr>
        <w:t>三坐标测量机在数控机床配件检测中的应用初探</w:t>
      </w:r>
      <w:r w:rsidRPr="00796A37">
        <w:rPr>
          <w:i/>
        </w:rPr>
        <w:t>.</w:t>
      </w:r>
      <w:r w:rsidRPr="00796A37">
        <w:t xml:space="preserve"> </w:t>
      </w:r>
      <w:r w:rsidRPr="00796A37">
        <w:t>内燃机与配件</w:t>
      </w:r>
      <w:r w:rsidRPr="00796A37">
        <w:t>, 2019(04): p. 75-76.</w:t>
      </w:r>
    </w:p>
    <w:p w:rsidR="00796A37" w:rsidRPr="00796A37" w:rsidRDefault="00796A37" w:rsidP="00796A37">
      <w:pPr>
        <w:pStyle w:val="EndNoteBibliography"/>
        <w:ind w:left="720" w:hanging="720"/>
      </w:pPr>
      <w:r w:rsidRPr="00796A37">
        <w:t>4.</w:t>
      </w:r>
      <w:r w:rsidRPr="00796A37">
        <w:tab/>
      </w:r>
      <w:r w:rsidRPr="00796A37">
        <w:t>黄文周</w:t>
      </w:r>
      <w:r w:rsidRPr="00796A37">
        <w:t xml:space="preserve"> and </w:t>
      </w:r>
      <w:r w:rsidRPr="00796A37">
        <w:t>孙福英</w:t>
      </w:r>
      <w:r w:rsidRPr="00796A37">
        <w:t xml:space="preserve">, </w:t>
      </w:r>
      <w:r w:rsidRPr="00796A37">
        <w:rPr>
          <w:i/>
        </w:rPr>
        <w:t>三坐标测量机在轴承端盖质量检测中的应用</w:t>
      </w:r>
      <w:r w:rsidRPr="00796A37">
        <w:rPr>
          <w:i/>
        </w:rPr>
        <w:t>.</w:t>
      </w:r>
      <w:r w:rsidRPr="00796A37">
        <w:t xml:space="preserve"> </w:t>
      </w:r>
      <w:r w:rsidRPr="00796A37">
        <w:t>时代农机</w:t>
      </w:r>
      <w:r w:rsidRPr="00796A37">
        <w:t xml:space="preserve">, 2019. </w:t>
      </w:r>
      <w:r w:rsidRPr="00796A37">
        <w:rPr>
          <w:b/>
        </w:rPr>
        <w:t>46</w:t>
      </w:r>
      <w:r w:rsidRPr="00796A37">
        <w:t>(02): p. 54+59.</w:t>
      </w:r>
    </w:p>
    <w:p w:rsidR="00796A37" w:rsidRPr="00796A37" w:rsidRDefault="00796A37" w:rsidP="00796A37">
      <w:pPr>
        <w:pStyle w:val="EndNoteBibliography"/>
        <w:ind w:left="720" w:hanging="720"/>
      </w:pPr>
      <w:r w:rsidRPr="00796A37">
        <w:t>5.</w:t>
      </w:r>
      <w:r w:rsidRPr="00796A37">
        <w:tab/>
      </w:r>
      <w:r w:rsidRPr="00796A37">
        <w:t>李托拓</w:t>
      </w:r>
      <w:r w:rsidRPr="00796A37">
        <w:t xml:space="preserve">, </w:t>
      </w:r>
      <w:r w:rsidRPr="00796A37">
        <w:t>胡锋</w:t>
      </w:r>
      <w:r w:rsidRPr="00796A37">
        <w:t xml:space="preserve">, and </w:t>
      </w:r>
      <w:r w:rsidRPr="00796A37">
        <w:t>耿征</w:t>
      </w:r>
      <w:r w:rsidRPr="00796A37">
        <w:t xml:space="preserve">, </w:t>
      </w:r>
      <w:r w:rsidRPr="00796A37">
        <w:rPr>
          <w:i/>
        </w:rPr>
        <w:t>基于结构光的三维成像技术</w:t>
      </w:r>
      <w:r w:rsidRPr="00796A37">
        <w:rPr>
          <w:i/>
        </w:rPr>
        <w:t>.</w:t>
      </w:r>
      <w:r w:rsidRPr="00796A37">
        <w:t xml:space="preserve"> </w:t>
      </w:r>
      <w:r w:rsidRPr="00796A37">
        <w:t>网络新媒</w:t>
      </w:r>
      <w:r w:rsidRPr="00796A37">
        <w:rPr>
          <w:rFonts w:hint="eastAsia"/>
        </w:rPr>
        <w:t>体技术</w:t>
      </w:r>
      <w:r w:rsidRPr="00796A37">
        <w:t xml:space="preserve">, 2012. </w:t>
      </w:r>
      <w:r w:rsidRPr="00796A37">
        <w:rPr>
          <w:b/>
        </w:rPr>
        <w:t>1</w:t>
      </w:r>
      <w:r w:rsidRPr="00796A37">
        <w:t>(01): p. 22-33.</w:t>
      </w:r>
    </w:p>
    <w:p w:rsidR="00796A37" w:rsidRPr="00796A37" w:rsidRDefault="00796A37" w:rsidP="00796A37">
      <w:pPr>
        <w:pStyle w:val="EndNoteBibliography"/>
        <w:ind w:left="720" w:hanging="720"/>
      </w:pPr>
      <w:r w:rsidRPr="00796A37">
        <w:t>6.</w:t>
      </w:r>
      <w:r w:rsidRPr="00796A37">
        <w:tab/>
        <w:t xml:space="preserve">Bell, T. and S. Zhang, </w:t>
      </w:r>
      <w:r w:rsidRPr="00796A37">
        <w:rPr>
          <w:i/>
        </w:rPr>
        <w:t>Toward superfast three-dimensional optical metrology with digital micromirror device platforms.</w:t>
      </w:r>
      <w:r w:rsidRPr="00796A37">
        <w:t xml:space="preserve"> Optical Engineering, 2014. </w:t>
      </w:r>
      <w:r w:rsidRPr="00796A37">
        <w:rPr>
          <w:b/>
        </w:rPr>
        <w:t>53</w:t>
      </w:r>
      <w:r w:rsidRPr="00796A37">
        <w:t>(11): p. 112206.</w:t>
      </w:r>
    </w:p>
    <w:p w:rsidR="00796A37" w:rsidRPr="00796A37" w:rsidRDefault="00796A37" w:rsidP="00796A37">
      <w:pPr>
        <w:pStyle w:val="EndNoteBibliography"/>
        <w:ind w:left="720" w:hanging="720"/>
      </w:pPr>
      <w:r w:rsidRPr="00796A37">
        <w:t>7.</w:t>
      </w:r>
      <w:r w:rsidRPr="00796A37">
        <w:tab/>
      </w:r>
      <w:r w:rsidRPr="00796A37">
        <w:t>曹向群</w:t>
      </w:r>
      <w:r w:rsidRPr="00796A37">
        <w:t xml:space="preserve"> and </w:t>
      </w:r>
      <w:r w:rsidRPr="00796A37">
        <w:t>黄维实</w:t>
      </w:r>
      <w:r w:rsidRPr="00796A37">
        <w:t xml:space="preserve">, </w:t>
      </w:r>
      <w:r w:rsidRPr="00796A37">
        <w:rPr>
          <w:i/>
        </w:rPr>
        <w:t>莫尔技术的现状和展望</w:t>
      </w:r>
      <w:r w:rsidRPr="00796A37">
        <w:rPr>
          <w:i/>
        </w:rPr>
        <w:t>.</w:t>
      </w:r>
      <w:r w:rsidRPr="00796A37">
        <w:t xml:space="preserve"> </w:t>
      </w:r>
      <w:r w:rsidRPr="00796A37">
        <w:t>光电工程</w:t>
      </w:r>
      <w:r w:rsidRPr="00796A37">
        <w:t>, 1990(03): p. 48-56.</w:t>
      </w:r>
    </w:p>
    <w:p w:rsidR="00796A37" w:rsidRPr="00796A37" w:rsidRDefault="00796A37" w:rsidP="00796A37">
      <w:pPr>
        <w:pStyle w:val="EndNoteBibliography"/>
        <w:ind w:left="720" w:hanging="720"/>
      </w:pPr>
      <w:r w:rsidRPr="00796A37">
        <w:t>8.</w:t>
      </w:r>
      <w:r w:rsidRPr="00796A37">
        <w:tab/>
        <w:t xml:space="preserve">Mohammadi, F., </w:t>
      </w:r>
      <w:r w:rsidRPr="00796A37">
        <w:rPr>
          <w:i/>
        </w:rPr>
        <w:t>3D optical metrology by digital moiré: Pixel-wise calibration refinement, grid removal, and temporal phase unwrapping.</w:t>
      </w:r>
      <w:r w:rsidRPr="00796A37">
        <w:t xml:space="preserve"> 2017.</w:t>
      </w:r>
    </w:p>
    <w:p w:rsidR="00796A37" w:rsidRPr="00796A37" w:rsidRDefault="00796A37" w:rsidP="00796A37">
      <w:pPr>
        <w:pStyle w:val="EndNoteBibliography"/>
        <w:ind w:left="720" w:hanging="720"/>
      </w:pPr>
      <w:r w:rsidRPr="00796A37">
        <w:t>9.</w:t>
      </w:r>
      <w:r w:rsidRPr="00796A37">
        <w:tab/>
        <w:t xml:space="preserve">Lawman, S., et al. </w:t>
      </w:r>
      <w:r w:rsidRPr="00796A37">
        <w:rPr>
          <w:i/>
        </w:rPr>
        <w:t>Applications of optical coherence tomography in the non-contact assessment of automotive paints</w:t>
      </w:r>
      <w:r w:rsidRPr="00796A37">
        <w:t xml:space="preserve">. in </w:t>
      </w:r>
      <w:r w:rsidRPr="00796A37">
        <w:rPr>
          <w:i/>
        </w:rPr>
        <w:t>Optical Measurement Systems for Industrial Inspection X</w:t>
      </w:r>
      <w:r w:rsidRPr="00796A37">
        <w:t>. 2017. International Society for Optics and Photonics.</w:t>
      </w:r>
    </w:p>
    <w:p w:rsidR="00796A37" w:rsidRPr="00796A37" w:rsidRDefault="00796A37" w:rsidP="00796A37">
      <w:pPr>
        <w:pStyle w:val="EndNoteBibliography"/>
        <w:ind w:left="720" w:hanging="720"/>
      </w:pPr>
      <w:r w:rsidRPr="00796A37">
        <w:t>10.</w:t>
      </w:r>
      <w:r w:rsidRPr="00796A37">
        <w:tab/>
      </w:r>
      <w:r w:rsidRPr="00796A37">
        <w:t>丁一飞</w:t>
      </w:r>
      <w:r w:rsidRPr="00796A37">
        <w:t xml:space="preserve">, </w:t>
      </w:r>
      <w:r w:rsidRPr="00796A37">
        <w:rPr>
          <w:i/>
        </w:rPr>
        <w:t>数字光栅投影测量关键技术研究</w:t>
      </w:r>
      <w:r w:rsidRPr="00796A37">
        <w:t xml:space="preserve">. 2016, </w:t>
      </w:r>
      <w:r w:rsidRPr="00796A37">
        <w:t>合肥工业大学</w:t>
      </w:r>
      <w:r w:rsidRPr="00796A37">
        <w:t>.</w:t>
      </w:r>
    </w:p>
    <w:p w:rsidR="00796A37" w:rsidRPr="00796A37" w:rsidRDefault="00796A37" w:rsidP="00796A37">
      <w:pPr>
        <w:pStyle w:val="EndNoteBibliography"/>
        <w:ind w:left="720" w:hanging="720"/>
      </w:pPr>
      <w:r w:rsidRPr="00796A37">
        <w:t>11.</w:t>
      </w:r>
      <w:r w:rsidRPr="00796A37">
        <w:tab/>
        <w:t xml:space="preserve">Warden, R. and S. Al Ratrout, </w:t>
      </w:r>
      <w:r w:rsidRPr="00796A37">
        <w:rPr>
          <w:i/>
        </w:rPr>
        <w:t>Moiré Contours for Documenting Petroglyphs at Montezuma Castle.</w:t>
      </w:r>
      <w:r w:rsidRPr="00796A37">
        <w:t xml:space="preserve"> 2005.</w:t>
      </w:r>
    </w:p>
    <w:p w:rsidR="00796A37" w:rsidRPr="00796A37" w:rsidRDefault="00796A37" w:rsidP="00796A37">
      <w:pPr>
        <w:pStyle w:val="EndNoteBibliography"/>
        <w:ind w:left="720" w:hanging="720"/>
      </w:pPr>
      <w:r w:rsidRPr="00796A37">
        <w:t>12.</w:t>
      </w:r>
      <w:r w:rsidRPr="00796A37">
        <w:tab/>
        <w:t xml:space="preserve">Gorthi, S.S. and P. Rastogi, </w:t>
      </w:r>
      <w:r w:rsidRPr="00796A37">
        <w:rPr>
          <w:i/>
        </w:rPr>
        <w:t>Fringe projection techniques: whither we are?</w:t>
      </w:r>
      <w:r w:rsidRPr="00796A37">
        <w:t xml:space="preserve"> Optics and lasers in engineering, 2010. </w:t>
      </w:r>
      <w:r w:rsidRPr="00796A37">
        <w:rPr>
          <w:b/>
        </w:rPr>
        <w:t>48</w:t>
      </w:r>
      <w:r w:rsidRPr="00796A37">
        <w:t>(ARTICLE): p. 133-140.</w:t>
      </w:r>
    </w:p>
    <w:p w:rsidR="00796A37" w:rsidRPr="00796A37" w:rsidRDefault="00796A37" w:rsidP="00796A37">
      <w:pPr>
        <w:pStyle w:val="EndNoteBibliography"/>
        <w:ind w:left="720" w:hanging="720"/>
      </w:pPr>
      <w:r w:rsidRPr="00796A37">
        <w:t>13.</w:t>
      </w:r>
      <w:r w:rsidRPr="00796A37">
        <w:tab/>
      </w:r>
      <w:r w:rsidRPr="00796A37">
        <w:t>朱丽君</w:t>
      </w:r>
      <w:r w:rsidRPr="00796A37">
        <w:t xml:space="preserve">, </w:t>
      </w:r>
      <w:r w:rsidRPr="00796A37">
        <w:rPr>
          <w:i/>
        </w:rPr>
        <w:t>数字莫尔条纹三维面形测量技术研究</w:t>
      </w:r>
      <w:r w:rsidRPr="00796A37">
        <w:t xml:space="preserve">. 2016, </w:t>
      </w:r>
      <w:r w:rsidRPr="00796A37">
        <w:t>山东大学</w:t>
      </w:r>
      <w:r w:rsidRPr="00796A37">
        <w:t>.</w:t>
      </w:r>
    </w:p>
    <w:p w:rsidR="00796A37" w:rsidRPr="00796A37" w:rsidRDefault="00796A37" w:rsidP="00796A37">
      <w:pPr>
        <w:pStyle w:val="EndNoteBibliography"/>
        <w:ind w:left="720" w:hanging="720"/>
      </w:pPr>
      <w:r w:rsidRPr="00796A37">
        <w:t>14.</w:t>
      </w:r>
      <w:r w:rsidRPr="00796A37">
        <w:tab/>
        <w:t xml:space="preserve">Nishijima, Y. and G. Oster, </w:t>
      </w:r>
      <w:r w:rsidRPr="00796A37">
        <w:rPr>
          <w:i/>
        </w:rPr>
        <w:t>Moiré patterns: their application to refractive index and refractive index gradient measurements.</w:t>
      </w:r>
      <w:r w:rsidRPr="00796A37">
        <w:t xml:space="preserve"> JOSA, 1964. </w:t>
      </w:r>
      <w:r w:rsidRPr="00796A37">
        <w:rPr>
          <w:b/>
        </w:rPr>
        <w:t>54</w:t>
      </w:r>
      <w:r w:rsidRPr="00796A37">
        <w:t>(1): p. 1-5.</w:t>
      </w:r>
    </w:p>
    <w:p w:rsidR="00796A37" w:rsidRPr="00796A37" w:rsidRDefault="00796A37" w:rsidP="00796A37">
      <w:pPr>
        <w:pStyle w:val="EndNoteBibliography"/>
        <w:ind w:left="720" w:hanging="720"/>
      </w:pPr>
      <w:r w:rsidRPr="00796A37">
        <w:t>15.</w:t>
      </w:r>
      <w:r w:rsidRPr="00796A37">
        <w:tab/>
        <w:t xml:space="preserve">Amidror, I. and R.D. Hersch, </w:t>
      </w:r>
      <w:r w:rsidRPr="00796A37">
        <w:rPr>
          <w:i/>
        </w:rPr>
        <w:t>Mathematical moiré models and their limitations.</w:t>
      </w:r>
      <w:r w:rsidRPr="00796A37">
        <w:t xml:space="preserve"> Journal of Modern Optics, 2010. </w:t>
      </w:r>
      <w:r w:rsidRPr="00796A37">
        <w:rPr>
          <w:b/>
        </w:rPr>
        <w:t>57</w:t>
      </w:r>
      <w:r w:rsidRPr="00796A37">
        <w:t>(1): p. 23-36.</w:t>
      </w:r>
    </w:p>
    <w:p w:rsidR="00796A37" w:rsidRPr="00796A37" w:rsidRDefault="00796A37" w:rsidP="00796A37">
      <w:pPr>
        <w:pStyle w:val="EndNoteBibliography"/>
        <w:ind w:left="720" w:hanging="720"/>
      </w:pPr>
      <w:r w:rsidRPr="00796A37">
        <w:t>16.</w:t>
      </w:r>
      <w:r w:rsidRPr="00796A37">
        <w:tab/>
        <w:t xml:space="preserve">Creath, K. and J. Wyant, </w:t>
      </w:r>
      <w:r w:rsidRPr="00796A37">
        <w:rPr>
          <w:i/>
        </w:rPr>
        <w:t>Moiré and fringe projection techniques.</w:t>
      </w:r>
      <w:r w:rsidRPr="00796A37">
        <w:t xml:space="preserve"> Optical shop testing, 1992. </w:t>
      </w:r>
      <w:r w:rsidRPr="00796A37">
        <w:rPr>
          <w:b/>
        </w:rPr>
        <w:t>2</w:t>
      </w:r>
      <w:r w:rsidRPr="00796A37">
        <w:t>: p. 653-685.</w:t>
      </w:r>
    </w:p>
    <w:p w:rsidR="00796A37" w:rsidRPr="00796A37" w:rsidRDefault="00796A37" w:rsidP="00796A37">
      <w:pPr>
        <w:pStyle w:val="EndNoteBibliography"/>
        <w:ind w:left="720" w:hanging="720"/>
      </w:pPr>
      <w:r w:rsidRPr="00796A37">
        <w:t>17.</w:t>
      </w:r>
      <w:r w:rsidRPr="00796A37">
        <w:tab/>
        <w:t xml:space="preserve">Jia, P., J. Kofman, and C.E. English, </w:t>
      </w:r>
      <w:r w:rsidRPr="00796A37">
        <w:rPr>
          <w:i/>
        </w:rPr>
        <w:t>Comparison of linear and nonlinear calibration methods for phase-measuring profilometry.</w:t>
      </w:r>
      <w:r w:rsidRPr="00796A37">
        <w:t xml:space="preserve"> Optical Engineering, 2007. </w:t>
      </w:r>
      <w:r w:rsidRPr="00796A37">
        <w:rPr>
          <w:b/>
        </w:rPr>
        <w:t>46</w:t>
      </w:r>
      <w:r w:rsidRPr="00796A37">
        <w:t>(4): p. 043601.</w:t>
      </w:r>
    </w:p>
    <w:p w:rsidR="00796A37" w:rsidRPr="00796A37" w:rsidRDefault="00796A37" w:rsidP="00796A37">
      <w:pPr>
        <w:pStyle w:val="EndNoteBibliography"/>
        <w:ind w:left="720" w:hanging="720"/>
      </w:pPr>
      <w:r w:rsidRPr="00796A37">
        <w:t>18.</w:t>
      </w:r>
      <w:r w:rsidRPr="00796A37">
        <w:tab/>
        <w:t xml:space="preserve">Takasaki, H., </w:t>
      </w:r>
      <w:r w:rsidRPr="00796A37">
        <w:rPr>
          <w:i/>
        </w:rPr>
        <w:t>Moiré topography.</w:t>
      </w:r>
      <w:r w:rsidRPr="00796A37">
        <w:t xml:space="preserve"> Applied optics, 1970. </w:t>
      </w:r>
      <w:r w:rsidRPr="00796A37">
        <w:rPr>
          <w:b/>
        </w:rPr>
        <w:t>9</w:t>
      </w:r>
      <w:r w:rsidRPr="00796A37">
        <w:t>(6): p. 1467-1472.</w:t>
      </w:r>
    </w:p>
    <w:p w:rsidR="00796A37" w:rsidRPr="00796A37" w:rsidRDefault="00796A37" w:rsidP="00796A37">
      <w:pPr>
        <w:pStyle w:val="EndNoteBibliography"/>
        <w:ind w:left="720" w:hanging="720"/>
      </w:pPr>
      <w:r w:rsidRPr="00796A37">
        <w:t>19.</w:t>
      </w:r>
      <w:r w:rsidRPr="00796A37">
        <w:tab/>
        <w:t xml:space="preserve">Dirckx, J.J. and W.F. Decraemer, </w:t>
      </w:r>
      <w:r w:rsidRPr="00796A37">
        <w:rPr>
          <w:i/>
        </w:rPr>
        <w:t>Automatic calibration method for phase shift shadow moiré interferometry.</w:t>
      </w:r>
      <w:r w:rsidRPr="00796A37">
        <w:t xml:space="preserve"> Applied optics, 1990. </w:t>
      </w:r>
      <w:r w:rsidRPr="00796A37">
        <w:rPr>
          <w:b/>
        </w:rPr>
        <w:t>29</w:t>
      </w:r>
      <w:r w:rsidRPr="00796A37">
        <w:t>(10): p. 1474-1476.</w:t>
      </w:r>
    </w:p>
    <w:p w:rsidR="00796A37" w:rsidRPr="00796A37" w:rsidRDefault="00796A37" w:rsidP="00796A37">
      <w:pPr>
        <w:pStyle w:val="EndNoteBibliography"/>
        <w:ind w:left="720" w:hanging="720"/>
      </w:pPr>
      <w:r w:rsidRPr="00796A37">
        <w:t>20.</w:t>
      </w:r>
      <w:r w:rsidRPr="00796A37">
        <w:tab/>
        <w:t xml:space="preserve">Halioua, M. and H.-C. Liu, </w:t>
      </w:r>
      <w:r w:rsidRPr="00796A37">
        <w:rPr>
          <w:i/>
        </w:rPr>
        <w:t>Optical three-dimensional sensing by phase measuring profilometry.</w:t>
      </w:r>
      <w:r w:rsidRPr="00796A37">
        <w:t xml:space="preserve"> Optics and lasers in engineering, 1989. </w:t>
      </w:r>
      <w:r w:rsidRPr="00796A37">
        <w:rPr>
          <w:b/>
        </w:rPr>
        <w:t>11</w:t>
      </w:r>
      <w:r w:rsidRPr="00796A37">
        <w:t>(3): p. 185-215.</w:t>
      </w:r>
    </w:p>
    <w:p w:rsidR="00796A37" w:rsidRPr="00796A37" w:rsidRDefault="00796A37" w:rsidP="00796A37">
      <w:pPr>
        <w:pStyle w:val="EndNoteBibliography"/>
        <w:ind w:left="720" w:hanging="720"/>
      </w:pPr>
      <w:r w:rsidRPr="00796A37">
        <w:t>21.</w:t>
      </w:r>
      <w:r w:rsidRPr="00796A37">
        <w:tab/>
        <w:t xml:space="preserve">Surrel, Y., </w:t>
      </w:r>
      <w:r w:rsidRPr="00796A37">
        <w:rPr>
          <w:i/>
        </w:rPr>
        <w:t>Design of algorithms for phase measurements by the use of phase stepping.</w:t>
      </w:r>
      <w:r w:rsidRPr="00796A37">
        <w:t xml:space="preserve"> Applied optics, 1996. </w:t>
      </w:r>
      <w:r w:rsidRPr="00796A37">
        <w:rPr>
          <w:b/>
        </w:rPr>
        <w:t>35</w:t>
      </w:r>
      <w:r w:rsidRPr="00796A37">
        <w:t>(1): p. 51-60.</w:t>
      </w:r>
    </w:p>
    <w:p w:rsidR="00796A37" w:rsidRPr="00796A37" w:rsidRDefault="00796A37" w:rsidP="00796A37">
      <w:pPr>
        <w:pStyle w:val="EndNoteBibliography"/>
        <w:ind w:left="720" w:hanging="720"/>
      </w:pPr>
      <w:r w:rsidRPr="00796A37">
        <w:t>22.</w:t>
      </w:r>
      <w:r w:rsidRPr="00796A37">
        <w:tab/>
        <w:t xml:space="preserve">Zhou, C., et al., </w:t>
      </w:r>
      <w:r w:rsidRPr="00796A37">
        <w:rPr>
          <w:i/>
        </w:rPr>
        <w:t>Dynamic 3D shape measurement based on the phase-shifting moir\'e algorithm.</w:t>
      </w:r>
      <w:r w:rsidRPr="00796A37">
        <w:t xml:space="preserve"> arXiv preprint arXiv:1807.01399, 2018.</w:t>
      </w:r>
    </w:p>
    <w:p w:rsidR="00796A37" w:rsidRPr="00796A37" w:rsidRDefault="00796A37" w:rsidP="00796A37">
      <w:pPr>
        <w:pStyle w:val="EndNoteBibliography"/>
        <w:ind w:left="720" w:hanging="720"/>
      </w:pPr>
      <w:r w:rsidRPr="00796A37">
        <w:t>23.</w:t>
      </w:r>
      <w:r w:rsidRPr="00796A37">
        <w:tab/>
        <w:t xml:space="preserve">Mohammadi, F. and J. Kofman, </w:t>
      </w:r>
      <w:r w:rsidRPr="00796A37">
        <w:rPr>
          <w:i/>
        </w:rPr>
        <w:t xml:space="preserve">Improved grid-noise removal in single-frame digital moiré 3D </w:t>
      </w:r>
      <w:r w:rsidRPr="00796A37">
        <w:rPr>
          <w:i/>
        </w:rPr>
        <w:lastRenderedPageBreak/>
        <w:t>shape measurement.</w:t>
      </w:r>
      <w:r w:rsidRPr="00796A37">
        <w:t xml:space="preserve"> Optics and Lasers in Engineering, 2016. </w:t>
      </w:r>
      <w:r w:rsidRPr="00796A37">
        <w:rPr>
          <w:b/>
        </w:rPr>
        <w:t>86</w:t>
      </w:r>
      <w:r w:rsidRPr="00796A37">
        <w:t>: p. 143-155.</w:t>
      </w:r>
    </w:p>
    <w:p w:rsidR="00796A37" w:rsidRPr="00796A37" w:rsidRDefault="00796A37" w:rsidP="00796A37">
      <w:pPr>
        <w:pStyle w:val="EndNoteBibliography"/>
        <w:ind w:left="720" w:hanging="720"/>
      </w:pPr>
      <w:r w:rsidRPr="00796A37">
        <w:t>24.</w:t>
      </w:r>
      <w:r w:rsidRPr="00796A37">
        <w:tab/>
        <w:t xml:space="preserve">Münch, B., et al., </w:t>
      </w:r>
      <w:r w:rsidRPr="00796A37">
        <w:rPr>
          <w:i/>
        </w:rPr>
        <w:t>Stripe and ring artifact removal with combined wavelet—Fourier filtering.</w:t>
      </w:r>
      <w:r w:rsidRPr="00796A37">
        <w:t xml:space="preserve"> Optics express, 2009. </w:t>
      </w:r>
      <w:r w:rsidRPr="00796A37">
        <w:rPr>
          <w:b/>
        </w:rPr>
        <w:t>17</w:t>
      </w:r>
      <w:r w:rsidRPr="00796A37">
        <w:t>(10): p. 8567-8591.</w:t>
      </w:r>
    </w:p>
    <w:p w:rsidR="00796A37" w:rsidRPr="00796A37" w:rsidRDefault="00796A37" w:rsidP="00796A37">
      <w:pPr>
        <w:pStyle w:val="EndNoteBibliography"/>
        <w:ind w:left="720" w:hanging="720"/>
      </w:pPr>
      <w:r w:rsidRPr="00796A37">
        <w:t>25.</w:t>
      </w:r>
      <w:r w:rsidRPr="00796A37">
        <w:tab/>
        <w:t xml:space="preserve">Nason, G.P. and B.W. Silverman, </w:t>
      </w:r>
      <w:r w:rsidRPr="00796A37">
        <w:rPr>
          <w:i/>
        </w:rPr>
        <w:t>The stationary wavelet transform and some statistical applications</w:t>
      </w:r>
      <w:r w:rsidRPr="00796A37">
        <w:t xml:space="preserve">, in </w:t>
      </w:r>
      <w:r w:rsidRPr="00796A37">
        <w:rPr>
          <w:i/>
        </w:rPr>
        <w:t>Wavelets and statistics</w:t>
      </w:r>
      <w:r w:rsidRPr="00796A37">
        <w:t>. 1995, Springer. p. 281-299.</w:t>
      </w:r>
    </w:p>
    <w:p w:rsidR="00796A37" w:rsidRPr="00796A37" w:rsidRDefault="00796A37" w:rsidP="00796A37">
      <w:pPr>
        <w:pStyle w:val="EndNoteBibliography"/>
        <w:ind w:left="720" w:hanging="720"/>
      </w:pPr>
      <w:r w:rsidRPr="00796A37">
        <w:t>26.</w:t>
      </w:r>
      <w:r w:rsidRPr="00796A37">
        <w:tab/>
        <w:t xml:space="preserve">Gyaourova, A., C. Kamath, and I.K. Fodor, </w:t>
      </w:r>
      <w:r w:rsidRPr="00796A37">
        <w:rPr>
          <w:i/>
        </w:rPr>
        <w:t>Undecimated wavelet transforms for image de-noising</w:t>
      </w:r>
      <w:r w:rsidRPr="00796A37">
        <w:t>. 2002, Lawrence Livermore National Lab., CA (US).</w:t>
      </w:r>
    </w:p>
    <w:p w:rsidR="00796A37" w:rsidRPr="00796A37" w:rsidRDefault="00796A37" w:rsidP="00796A37">
      <w:pPr>
        <w:pStyle w:val="EndNoteBibliography"/>
        <w:ind w:left="720" w:hanging="720"/>
      </w:pPr>
      <w:r w:rsidRPr="00796A37">
        <w:t>27.</w:t>
      </w:r>
      <w:r w:rsidRPr="00796A37">
        <w:tab/>
        <w:t xml:space="preserve">Coifman, R.R. and D.L. Donoho, </w:t>
      </w:r>
      <w:r w:rsidRPr="00796A37">
        <w:rPr>
          <w:i/>
        </w:rPr>
        <w:t>Translation-invariant de-noising</w:t>
      </w:r>
      <w:r w:rsidRPr="00796A37">
        <w:t xml:space="preserve">, in </w:t>
      </w:r>
      <w:r w:rsidRPr="00796A37">
        <w:rPr>
          <w:i/>
        </w:rPr>
        <w:t>Wavelets and statistics</w:t>
      </w:r>
      <w:r w:rsidRPr="00796A37">
        <w:t>. 1995, Springer. p. 125-150.</w:t>
      </w:r>
    </w:p>
    <w:p w:rsidR="005053B3" w:rsidRDefault="00B616AA" w:rsidP="00B2250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28342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55168"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44"/>
      <w:footerReference w:type="default" r:id="rId45"/>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2D8" w:rsidRDefault="00C332D8">
      <w:r>
        <w:separator/>
      </w:r>
    </w:p>
  </w:endnote>
  <w:endnote w:type="continuationSeparator" w:id="0">
    <w:p w:rsidR="00C332D8" w:rsidRDefault="00C332D8">
      <w:r>
        <w:continuationSeparator/>
      </w:r>
    </w:p>
  </w:endnote>
  <w:endnote w:id="1">
    <w:p w:rsidR="00C332D8" w:rsidRDefault="00C332D8">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C332D8" w:rsidRDefault="00C332D8">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C332D8" w:rsidRDefault="00C332D8">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2D8" w:rsidRPr="004D7C9D" w:rsidRDefault="00C332D8"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C332D8" w:rsidRDefault="00C332D8">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2D8" w:rsidRPr="00C45D09" w:rsidRDefault="00C332D8"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4750A4" w:rsidRPr="004750A4">
      <w:rPr>
        <w:noProof/>
        <w:sz w:val="21"/>
        <w:szCs w:val="21"/>
        <w:lang w:val="zh-CN"/>
      </w:rPr>
      <w:t>18</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2D8" w:rsidRDefault="00C332D8">
      <w:r>
        <w:separator/>
      </w:r>
    </w:p>
  </w:footnote>
  <w:footnote w:type="continuationSeparator" w:id="0">
    <w:p w:rsidR="00C332D8" w:rsidRDefault="00C332D8">
      <w:r>
        <w:continuationSeparator/>
      </w:r>
    </w:p>
  </w:footnote>
  <w:footnote w:id="1">
    <w:p w:rsidR="00C332D8" w:rsidRDefault="00C332D8" w:rsidP="00CF1E4D">
      <w:pPr>
        <w:pStyle w:val="aff5"/>
      </w:pPr>
      <w:r>
        <w:rPr>
          <w:rStyle w:val="aff3"/>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2D8" w:rsidRPr="00C45D09" w:rsidRDefault="00C332D8"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926157"/>
    <w:multiLevelType w:val="hybridMultilevel"/>
    <w:tmpl w:val="38EE5026"/>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26565C33"/>
    <w:multiLevelType w:val="hybridMultilevel"/>
    <w:tmpl w:val="86EC72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5565FAF"/>
    <w:multiLevelType w:val="hybridMultilevel"/>
    <w:tmpl w:val="CF56C48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93018ED"/>
    <w:multiLevelType w:val="hybridMultilevel"/>
    <w:tmpl w:val="DA7A0A08"/>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9"/>
  </w:num>
  <w:num w:numId="3">
    <w:abstractNumId w:val="10"/>
  </w:num>
  <w:num w:numId="4">
    <w:abstractNumId w:val="8"/>
  </w:num>
  <w:num w:numId="5">
    <w:abstractNumId w:val="0"/>
  </w:num>
  <w:num w:numId="6">
    <w:abstractNumId w:val="6"/>
  </w:num>
  <w:num w:numId="7">
    <w:abstractNumId w:val="5"/>
  </w:num>
  <w:num w:numId="8">
    <w:abstractNumId w:val="2"/>
  </w:num>
  <w:num w:numId="9">
    <w:abstractNumId w:val="7"/>
  </w:num>
  <w:num w:numId="10">
    <w:abstractNumId w:val="11"/>
  </w:num>
  <w:num w:numId="11">
    <w:abstractNumId w:val="4"/>
  </w:num>
  <w:num w:numId="12">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931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1&lt;/item&gt;&lt;item&gt;133&lt;/item&gt;&lt;item&gt;135&lt;/item&gt;&lt;item&gt;139&lt;/item&gt;&lt;item&gt;141&lt;/item&gt;&lt;item&gt;142&lt;/item&gt;&lt;item&gt;143&lt;/item&gt;&lt;item&gt;144&lt;/item&gt;&lt;item&gt;145&lt;/item&gt;&lt;item&gt;148&lt;/item&gt;&lt;item&gt;14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0C9"/>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6343"/>
    <w:rsid w:val="000F749B"/>
    <w:rsid w:val="0010042A"/>
    <w:rsid w:val="00100B9C"/>
    <w:rsid w:val="00101AEA"/>
    <w:rsid w:val="00101BF3"/>
    <w:rsid w:val="00101EF9"/>
    <w:rsid w:val="00104517"/>
    <w:rsid w:val="00105AAC"/>
    <w:rsid w:val="00105C39"/>
    <w:rsid w:val="00105EA8"/>
    <w:rsid w:val="00106B6B"/>
    <w:rsid w:val="00106BEA"/>
    <w:rsid w:val="00106C8C"/>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6D03"/>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5C86"/>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37DD"/>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439"/>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6F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56EF"/>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1DE5"/>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836"/>
    <w:rsid w:val="00424D3F"/>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0A4"/>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2D8B"/>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782"/>
    <w:rsid w:val="004E28E4"/>
    <w:rsid w:val="004E2AB5"/>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39F5"/>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4700C"/>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EBD"/>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610"/>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6BC9"/>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6A37"/>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15"/>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5981"/>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296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B7A00"/>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219"/>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2506"/>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37A6B"/>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02E"/>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0627"/>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67C"/>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D8"/>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C7FC4"/>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E7B1C"/>
    <w:rsid w:val="00CF0CCE"/>
    <w:rsid w:val="00CF175A"/>
    <w:rsid w:val="00CF18F4"/>
    <w:rsid w:val="00CF1E4D"/>
    <w:rsid w:val="00CF20D9"/>
    <w:rsid w:val="00CF2C2D"/>
    <w:rsid w:val="00CF3ACE"/>
    <w:rsid w:val="00CF3AEB"/>
    <w:rsid w:val="00CF431D"/>
    <w:rsid w:val="00CF5247"/>
    <w:rsid w:val="00CF5BE0"/>
    <w:rsid w:val="00CF626A"/>
    <w:rsid w:val="00CF66A4"/>
    <w:rsid w:val="00CF6A7C"/>
    <w:rsid w:val="00D001F5"/>
    <w:rsid w:val="00D0043B"/>
    <w:rsid w:val="00D009C7"/>
    <w:rsid w:val="00D00D3D"/>
    <w:rsid w:val="00D00F1A"/>
    <w:rsid w:val="00D039F4"/>
    <w:rsid w:val="00D03CAC"/>
    <w:rsid w:val="00D0447B"/>
    <w:rsid w:val="00D0582E"/>
    <w:rsid w:val="00D0680C"/>
    <w:rsid w:val="00D06C92"/>
    <w:rsid w:val="00D06E94"/>
    <w:rsid w:val="00D07099"/>
    <w:rsid w:val="00D071B1"/>
    <w:rsid w:val="00D07610"/>
    <w:rsid w:val="00D07BE1"/>
    <w:rsid w:val="00D07F65"/>
    <w:rsid w:val="00D1087A"/>
    <w:rsid w:val="00D108A1"/>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5AD"/>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221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176B"/>
    <w:rsid w:val="00E328E8"/>
    <w:rsid w:val="00E342F3"/>
    <w:rsid w:val="00E343B3"/>
    <w:rsid w:val="00E34600"/>
    <w:rsid w:val="00E351DD"/>
    <w:rsid w:val="00E3626C"/>
    <w:rsid w:val="00E366B3"/>
    <w:rsid w:val="00E40455"/>
    <w:rsid w:val="00E40617"/>
    <w:rsid w:val="00E408D7"/>
    <w:rsid w:val="00E40D87"/>
    <w:rsid w:val="00E4164E"/>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5EB"/>
    <w:rsid w:val="00E677D2"/>
    <w:rsid w:val="00E67F79"/>
    <w:rsid w:val="00E700FC"/>
    <w:rsid w:val="00E70A20"/>
    <w:rsid w:val="00E723D2"/>
    <w:rsid w:val="00E72545"/>
    <w:rsid w:val="00E72656"/>
    <w:rsid w:val="00E73C82"/>
    <w:rsid w:val="00E74175"/>
    <w:rsid w:val="00E7532B"/>
    <w:rsid w:val="00E75445"/>
    <w:rsid w:val="00E771F7"/>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A1D"/>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6D9F"/>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3E5"/>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31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135682091">
      <w:bodyDiv w:val="1"/>
      <w:marLeft w:val="0"/>
      <w:marRight w:val="0"/>
      <w:marTop w:val="0"/>
      <w:marBottom w:val="0"/>
      <w:divBdr>
        <w:top w:val="none" w:sz="0" w:space="0" w:color="auto"/>
        <w:left w:val="none" w:sz="0" w:space="0" w:color="auto"/>
        <w:bottom w:val="none" w:sz="0" w:space="0" w:color="auto"/>
        <w:right w:val="none" w:sz="0" w:space="0" w:color="auto"/>
      </w:divBdr>
      <w:divsChild>
        <w:div w:id="1307204071">
          <w:marLeft w:val="0"/>
          <w:marRight w:val="0"/>
          <w:marTop w:val="0"/>
          <w:marBottom w:val="0"/>
          <w:divBdr>
            <w:top w:val="none" w:sz="0" w:space="0" w:color="auto"/>
            <w:left w:val="none" w:sz="0" w:space="0" w:color="auto"/>
            <w:bottom w:val="none" w:sz="0" w:space="0" w:color="auto"/>
            <w:right w:val="none" w:sz="0" w:space="0" w:color="auto"/>
          </w:divBdr>
        </w:div>
      </w:divsChild>
    </w:div>
    <w:div w:id="156311011">
      <w:bodyDiv w:val="1"/>
      <w:marLeft w:val="0"/>
      <w:marRight w:val="0"/>
      <w:marTop w:val="0"/>
      <w:marBottom w:val="0"/>
      <w:divBdr>
        <w:top w:val="none" w:sz="0" w:space="0" w:color="auto"/>
        <w:left w:val="none" w:sz="0" w:space="0" w:color="auto"/>
        <w:bottom w:val="none" w:sz="0" w:space="0" w:color="auto"/>
        <w:right w:val="none" w:sz="0" w:space="0" w:color="auto"/>
      </w:divBdr>
      <w:divsChild>
        <w:div w:id="1527795598">
          <w:marLeft w:val="0"/>
          <w:marRight w:val="0"/>
          <w:marTop w:val="0"/>
          <w:marBottom w:val="0"/>
          <w:divBdr>
            <w:top w:val="none" w:sz="0" w:space="0" w:color="auto"/>
            <w:left w:val="none" w:sz="0" w:space="0" w:color="auto"/>
            <w:bottom w:val="none" w:sz="0" w:space="0" w:color="auto"/>
            <w:right w:val="none" w:sz="0" w:space="0" w:color="auto"/>
          </w:divBdr>
        </w:div>
      </w:divsChild>
    </w:div>
    <w:div w:id="161817738">
      <w:bodyDiv w:val="1"/>
      <w:marLeft w:val="0"/>
      <w:marRight w:val="0"/>
      <w:marTop w:val="0"/>
      <w:marBottom w:val="0"/>
      <w:divBdr>
        <w:top w:val="none" w:sz="0" w:space="0" w:color="auto"/>
        <w:left w:val="none" w:sz="0" w:space="0" w:color="auto"/>
        <w:bottom w:val="none" w:sz="0" w:space="0" w:color="auto"/>
        <w:right w:val="none" w:sz="0" w:space="0" w:color="auto"/>
      </w:divBdr>
      <w:divsChild>
        <w:div w:id="1333754322">
          <w:marLeft w:val="0"/>
          <w:marRight w:val="0"/>
          <w:marTop w:val="0"/>
          <w:marBottom w:val="0"/>
          <w:divBdr>
            <w:top w:val="none" w:sz="0" w:space="0" w:color="auto"/>
            <w:left w:val="none" w:sz="0" w:space="0" w:color="auto"/>
            <w:bottom w:val="none" w:sz="0" w:space="0" w:color="auto"/>
            <w:right w:val="none" w:sz="0" w:space="0" w:color="auto"/>
          </w:divBdr>
        </w:div>
      </w:divsChild>
    </w:div>
    <w:div w:id="282923998">
      <w:bodyDiv w:val="1"/>
      <w:marLeft w:val="0"/>
      <w:marRight w:val="0"/>
      <w:marTop w:val="0"/>
      <w:marBottom w:val="0"/>
      <w:divBdr>
        <w:top w:val="none" w:sz="0" w:space="0" w:color="auto"/>
        <w:left w:val="none" w:sz="0" w:space="0" w:color="auto"/>
        <w:bottom w:val="none" w:sz="0" w:space="0" w:color="auto"/>
        <w:right w:val="none" w:sz="0" w:space="0" w:color="auto"/>
      </w:divBdr>
      <w:divsChild>
        <w:div w:id="1996645707">
          <w:marLeft w:val="0"/>
          <w:marRight w:val="0"/>
          <w:marTop w:val="0"/>
          <w:marBottom w:val="0"/>
          <w:divBdr>
            <w:top w:val="none" w:sz="0" w:space="0" w:color="auto"/>
            <w:left w:val="none" w:sz="0" w:space="0" w:color="auto"/>
            <w:bottom w:val="none" w:sz="0" w:space="0" w:color="auto"/>
            <w:right w:val="none" w:sz="0" w:space="0" w:color="auto"/>
          </w:divBdr>
        </w:div>
      </w:divsChild>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389497624">
      <w:bodyDiv w:val="1"/>
      <w:marLeft w:val="0"/>
      <w:marRight w:val="0"/>
      <w:marTop w:val="0"/>
      <w:marBottom w:val="0"/>
      <w:divBdr>
        <w:top w:val="none" w:sz="0" w:space="0" w:color="auto"/>
        <w:left w:val="none" w:sz="0" w:space="0" w:color="auto"/>
        <w:bottom w:val="none" w:sz="0" w:space="0" w:color="auto"/>
        <w:right w:val="none" w:sz="0" w:space="0" w:color="auto"/>
      </w:divBdr>
      <w:divsChild>
        <w:div w:id="1124080132">
          <w:marLeft w:val="0"/>
          <w:marRight w:val="0"/>
          <w:marTop w:val="0"/>
          <w:marBottom w:val="0"/>
          <w:divBdr>
            <w:top w:val="none" w:sz="0" w:space="0" w:color="auto"/>
            <w:left w:val="none" w:sz="0" w:space="0" w:color="auto"/>
            <w:bottom w:val="none" w:sz="0" w:space="0" w:color="auto"/>
            <w:right w:val="none" w:sz="0" w:space="0" w:color="auto"/>
          </w:divBdr>
        </w:div>
      </w:divsChild>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690301206">
      <w:bodyDiv w:val="1"/>
      <w:marLeft w:val="0"/>
      <w:marRight w:val="0"/>
      <w:marTop w:val="0"/>
      <w:marBottom w:val="0"/>
      <w:divBdr>
        <w:top w:val="none" w:sz="0" w:space="0" w:color="auto"/>
        <w:left w:val="none" w:sz="0" w:space="0" w:color="auto"/>
        <w:bottom w:val="none" w:sz="0" w:space="0" w:color="auto"/>
        <w:right w:val="none" w:sz="0" w:space="0" w:color="auto"/>
      </w:divBdr>
      <w:divsChild>
        <w:div w:id="1665281195">
          <w:marLeft w:val="0"/>
          <w:marRight w:val="0"/>
          <w:marTop w:val="0"/>
          <w:marBottom w:val="0"/>
          <w:divBdr>
            <w:top w:val="none" w:sz="0" w:space="0" w:color="auto"/>
            <w:left w:val="none" w:sz="0" w:space="0" w:color="auto"/>
            <w:bottom w:val="none" w:sz="0" w:space="0" w:color="auto"/>
            <w:right w:val="none" w:sz="0" w:space="0" w:color="auto"/>
          </w:divBdr>
        </w:div>
      </w:divsChild>
    </w:div>
    <w:div w:id="716860081">
      <w:bodyDiv w:val="1"/>
      <w:marLeft w:val="0"/>
      <w:marRight w:val="0"/>
      <w:marTop w:val="0"/>
      <w:marBottom w:val="0"/>
      <w:divBdr>
        <w:top w:val="none" w:sz="0" w:space="0" w:color="auto"/>
        <w:left w:val="none" w:sz="0" w:space="0" w:color="auto"/>
        <w:bottom w:val="none" w:sz="0" w:space="0" w:color="auto"/>
        <w:right w:val="none" w:sz="0" w:space="0" w:color="auto"/>
      </w:divBdr>
      <w:divsChild>
        <w:div w:id="2090224403">
          <w:marLeft w:val="0"/>
          <w:marRight w:val="0"/>
          <w:marTop w:val="0"/>
          <w:marBottom w:val="0"/>
          <w:divBdr>
            <w:top w:val="none" w:sz="0" w:space="0" w:color="auto"/>
            <w:left w:val="none" w:sz="0" w:space="0" w:color="auto"/>
            <w:bottom w:val="none" w:sz="0" w:space="0" w:color="auto"/>
            <w:right w:val="none" w:sz="0" w:space="0" w:color="auto"/>
          </w:divBdr>
        </w:div>
      </w:divsChild>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838958790">
      <w:bodyDiv w:val="1"/>
      <w:marLeft w:val="0"/>
      <w:marRight w:val="0"/>
      <w:marTop w:val="0"/>
      <w:marBottom w:val="0"/>
      <w:divBdr>
        <w:top w:val="none" w:sz="0" w:space="0" w:color="auto"/>
        <w:left w:val="none" w:sz="0" w:space="0" w:color="auto"/>
        <w:bottom w:val="none" w:sz="0" w:space="0" w:color="auto"/>
        <w:right w:val="none" w:sz="0" w:space="0" w:color="auto"/>
      </w:divBdr>
      <w:divsChild>
        <w:div w:id="2045396444">
          <w:marLeft w:val="0"/>
          <w:marRight w:val="0"/>
          <w:marTop w:val="0"/>
          <w:marBottom w:val="0"/>
          <w:divBdr>
            <w:top w:val="none" w:sz="0" w:space="0" w:color="auto"/>
            <w:left w:val="none" w:sz="0" w:space="0" w:color="auto"/>
            <w:bottom w:val="none" w:sz="0" w:space="0" w:color="auto"/>
            <w:right w:val="none" w:sz="0" w:space="0" w:color="auto"/>
          </w:divBdr>
        </w:div>
      </w:divsChild>
    </w:div>
    <w:div w:id="894782523">
      <w:bodyDiv w:val="1"/>
      <w:marLeft w:val="0"/>
      <w:marRight w:val="0"/>
      <w:marTop w:val="0"/>
      <w:marBottom w:val="0"/>
      <w:divBdr>
        <w:top w:val="none" w:sz="0" w:space="0" w:color="auto"/>
        <w:left w:val="none" w:sz="0" w:space="0" w:color="auto"/>
        <w:bottom w:val="none" w:sz="0" w:space="0" w:color="auto"/>
        <w:right w:val="none" w:sz="0" w:space="0" w:color="auto"/>
      </w:divBdr>
      <w:divsChild>
        <w:div w:id="1220438965">
          <w:marLeft w:val="0"/>
          <w:marRight w:val="0"/>
          <w:marTop w:val="0"/>
          <w:marBottom w:val="0"/>
          <w:divBdr>
            <w:top w:val="none" w:sz="0" w:space="0" w:color="auto"/>
            <w:left w:val="none" w:sz="0" w:space="0" w:color="auto"/>
            <w:bottom w:val="none" w:sz="0" w:space="0" w:color="auto"/>
            <w:right w:val="none" w:sz="0" w:space="0" w:color="auto"/>
          </w:divBdr>
        </w:div>
      </w:divsChild>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091245958">
      <w:bodyDiv w:val="1"/>
      <w:marLeft w:val="0"/>
      <w:marRight w:val="0"/>
      <w:marTop w:val="0"/>
      <w:marBottom w:val="0"/>
      <w:divBdr>
        <w:top w:val="none" w:sz="0" w:space="0" w:color="auto"/>
        <w:left w:val="none" w:sz="0" w:space="0" w:color="auto"/>
        <w:bottom w:val="none" w:sz="0" w:space="0" w:color="auto"/>
        <w:right w:val="none" w:sz="0" w:space="0" w:color="auto"/>
      </w:divBdr>
      <w:divsChild>
        <w:div w:id="966275701">
          <w:marLeft w:val="0"/>
          <w:marRight w:val="0"/>
          <w:marTop w:val="0"/>
          <w:marBottom w:val="0"/>
          <w:divBdr>
            <w:top w:val="none" w:sz="0" w:space="0" w:color="auto"/>
            <w:left w:val="none" w:sz="0" w:space="0" w:color="auto"/>
            <w:bottom w:val="none" w:sz="0" w:space="0" w:color="auto"/>
            <w:right w:val="none" w:sz="0" w:space="0" w:color="auto"/>
          </w:divBdr>
        </w:div>
      </w:divsChild>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590041371">
      <w:bodyDiv w:val="1"/>
      <w:marLeft w:val="0"/>
      <w:marRight w:val="0"/>
      <w:marTop w:val="0"/>
      <w:marBottom w:val="0"/>
      <w:divBdr>
        <w:top w:val="none" w:sz="0" w:space="0" w:color="auto"/>
        <w:left w:val="none" w:sz="0" w:space="0" w:color="auto"/>
        <w:bottom w:val="none" w:sz="0" w:space="0" w:color="auto"/>
        <w:right w:val="none" w:sz="0" w:space="0" w:color="auto"/>
      </w:divBdr>
      <w:divsChild>
        <w:div w:id="1495871831">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1917470793">
      <w:bodyDiv w:val="1"/>
      <w:marLeft w:val="0"/>
      <w:marRight w:val="0"/>
      <w:marTop w:val="0"/>
      <w:marBottom w:val="0"/>
      <w:divBdr>
        <w:top w:val="none" w:sz="0" w:space="0" w:color="auto"/>
        <w:left w:val="none" w:sz="0" w:space="0" w:color="auto"/>
        <w:bottom w:val="none" w:sz="0" w:space="0" w:color="auto"/>
        <w:right w:val="none" w:sz="0" w:space="0" w:color="auto"/>
      </w:divBdr>
      <w:divsChild>
        <w:div w:id="79832019">
          <w:marLeft w:val="0"/>
          <w:marRight w:val="0"/>
          <w:marTop w:val="0"/>
          <w:marBottom w:val="0"/>
          <w:divBdr>
            <w:top w:val="none" w:sz="0" w:space="0" w:color="auto"/>
            <w:left w:val="none" w:sz="0" w:space="0" w:color="auto"/>
            <w:bottom w:val="none" w:sz="0" w:space="0" w:color="auto"/>
            <w:right w:val="none" w:sz="0" w:space="0" w:color="auto"/>
          </w:divBdr>
        </w:div>
      </w:divsChild>
    </w:div>
    <w:div w:id="1973631107">
      <w:bodyDiv w:val="1"/>
      <w:marLeft w:val="0"/>
      <w:marRight w:val="0"/>
      <w:marTop w:val="0"/>
      <w:marBottom w:val="0"/>
      <w:divBdr>
        <w:top w:val="none" w:sz="0" w:space="0" w:color="auto"/>
        <w:left w:val="none" w:sz="0" w:space="0" w:color="auto"/>
        <w:bottom w:val="none" w:sz="0" w:space="0" w:color="auto"/>
        <w:right w:val="none" w:sz="0" w:space="0" w:color="auto"/>
      </w:divBdr>
      <w:divsChild>
        <w:div w:id="507906845">
          <w:marLeft w:val="0"/>
          <w:marRight w:val="0"/>
          <w:marTop w:val="0"/>
          <w:marBottom w:val="0"/>
          <w:divBdr>
            <w:top w:val="none" w:sz="0" w:space="0" w:color="auto"/>
            <w:left w:val="none" w:sz="0" w:space="0" w:color="auto"/>
            <w:bottom w:val="none" w:sz="0" w:space="0" w:color="auto"/>
            <w:right w:val="none" w:sz="0" w:space="0" w:color="auto"/>
          </w:divBdr>
        </w:div>
      </w:divsChild>
    </w:div>
    <w:div w:id="2011179294">
      <w:bodyDiv w:val="1"/>
      <w:marLeft w:val="0"/>
      <w:marRight w:val="0"/>
      <w:marTop w:val="0"/>
      <w:marBottom w:val="0"/>
      <w:divBdr>
        <w:top w:val="none" w:sz="0" w:space="0" w:color="auto"/>
        <w:left w:val="none" w:sz="0" w:space="0" w:color="auto"/>
        <w:bottom w:val="none" w:sz="0" w:space="0" w:color="auto"/>
        <w:right w:val="none" w:sz="0" w:space="0" w:color="auto"/>
      </w:divBdr>
      <w:divsChild>
        <w:div w:id="718629278">
          <w:marLeft w:val="0"/>
          <w:marRight w:val="0"/>
          <w:marTop w:val="0"/>
          <w:marBottom w:val="0"/>
          <w:divBdr>
            <w:top w:val="none" w:sz="0" w:space="0" w:color="auto"/>
            <w:left w:val="none" w:sz="0" w:space="0" w:color="auto"/>
            <w:bottom w:val="none" w:sz="0" w:space="0" w:color="auto"/>
            <w:right w:val="none" w:sz="0" w:space="0" w:color="auto"/>
          </w:divBdr>
        </w:div>
      </w:divsChild>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A484E-6472-4993-9115-74449E167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5</TotalTime>
  <Pages>43</Pages>
  <Words>11623</Words>
  <Characters>39650</Characters>
  <Application>Microsoft Office Word</Application>
  <DocSecurity>0</DocSecurity>
  <Lines>330</Lines>
  <Paragraphs>102</Paragraphs>
  <ScaleCrop>false</ScaleCrop>
  <Company>www.ftpdown.com</Company>
  <LinksUpToDate>false</LinksUpToDate>
  <CharactersWithSpaces>5117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71</cp:revision>
  <cp:lastPrinted>2019-05-19T10:38:00Z</cp:lastPrinted>
  <dcterms:created xsi:type="dcterms:W3CDTF">2019-05-20T01:37:00Z</dcterms:created>
  <dcterms:modified xsi:type="dcterms:W3CDTF">2019-05-2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